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Pr="00F55D5D" w:rsidR="00B242DC" w:rsidP="00B242DC" w:rsidRDefault="00947A22" w14:paraId="6673C2A9" w14:textId="39CB60FA">
      <w:pPr>
        <w:pStyle w:val="Title"/>
        <w:rPr>
          <w:rFonts w:ascii="Times New Roman" w:hAnsi="Times New Roman" w:cs="Times New Roman"/>
        </w:rPr>
      </w:pPr>
      <w:r w:rsidRPr="00F55D5D">
        <w:rPr>
          <w:rFonts w:ascii="Times New Roman" w:hAnsi="Times New Roman" w:cs="Times New Roman"/>
        </w:rPr>
        <w:t>Air Pollution in Poland</w:t>
      </w:r>
      <w:r w:rsidR="008966E7">
        <w:rPr>
          <w:rFonts w:ascii="Times New Roman" w:hAnsi="Times New Roman" w:cs="Times New Roman"/>
        </w:rPr>
        <w:t xml:space="preserve"> – Group 2</w:t>
      </w:r>
    </w:p>
    <w:p w:rsidRPr="006B0F51" w:rsidR="5280755E" w:rsidP="2B51C0C7" w:rsidRDefault="00D00771" w14:paraId="2F87B5BE" w14:textId="03B9AF30">
      <w:pPr>
        <w:pStyle w:val="Subtitle"/>
        <w:numPr>
          <w:numId w:val="0"/>
        </w:numPr>
        <w:rPr>
          <w:rFonts w:ascii="Times New Roman" w:hAnsi="Times New Roman" w:eastAsia="Times New Roman" w:cs="Times New Roman"/>
          <w:sz w:val="20"/>
          <w:szCs w:val="20"/>
        </w:rPr>
      </w:pPr>
      <w:r w:rsidRPr="2B51C0C7" w:rsidR="32621F4D">
        <w:rPr>
          <w:b w:val="1"/>
          <w:bCs w:val="1"/>
        </w:rPr>
        <w:t xml:space="preserve">Project Plan for </w:t>
      </w:r>
      <w:r w:rsidRPr="2B51C0C7" w:rsidR="46BBAF7A">
        <w:rPr>
          <w:b w:val="1"/>
          <w:bCs w:val="1"/>
        </w:rPr>
        <w:t>GRS35306</w:t>
      </w:r>
      <w:r w:rsidR="152509F3">
        <w:rPr/>
        <w:t xml:space="preserve"> - </w:t>
      </w:r>
      <w:r w:rsidRPr="2B51C0C7" w:rsidR="74397215">
        <w:rPr>
          <w:rFonts w:ascii="Times New Roman" w:hAnsi="Times New Roman" w:eastAsia="Times New Roman" w:cs="Times New Roman"/>
          <w:sz w:val="20"/>
          <w:szCs w:val="20"/>
        </w:rPr>
        <w:t xml:space="preserve">Dong </w:t>
      </w:r>
      <w:r w:rsidRPr="2B51C0C7" w:rsidR="73BEC804">
        <w:rPr>
          <w:rFonts w:ascii="Times New Roman" w:hAnsi="Times New Roman" w:eastAsia="Times New Roman" w:cs="Times New Roman"/>
          <w:sz w:val="20"/>
          <w:szCs w:val="20"/>
        </w:rPr>
        <w:t>Liang</w:t>
      </w:r>
      <w:r w:rsidRPr="2B51C0C7" w:rsidR="6EBD48D9">
        <w:rPr>
          <w:rFonts w:ascii="Times New Roman" w:hAnsi="Times New Roman" w:eastAsia="Times New Roman" w:cs="Times New Roman"/>
          <w:sz w:val="20"/>
          <w:szCs w:val="20"/>
        </w:rPr>
        <w:t xml:space="preserve"> (</w:t>
      </w:r>
      <w:r w:rsidRPr="2B51C0C7" w:rsidR="6DD7E075">
        <w:rPr>
          <w:rFonts w:ascii="Times New Roman" w:hAnsi="Times New Roman" w:eastAsia="Times New Roman" w:cs="Times New Roman"/>
          <w:sz w:val="20"/>
          <w:szCs w:val="20"/>
        </w:rPr>
        <w:t>1399853</w:t>
      </w:r>
      <w:r w:rsidRPr="2B51C0C7" w:rsidR="6EBD48D9">
        <w:rPr>
          <w:rFonts w:ascii="Times New Roman" w:hAnsi="Times New Roman" w:eastAsia="Times New Roman" w:cs="Times New Roman"/>
          <w:sz w:val="20"/>
          <w:szCs w:val="20"/>
        </w:rPr>
        <w:t>)</w:t>
      </w:r>
      <w:r w:rsidRPr="2B51C0C7" w:rsidR="73BEC804">
        <w:rPr>
          <w:rFonts w:ascii="Times New Roman" w:hAnsi="Times New Roman" w:eastAsia="Times New Roman" w:cs="Times New Roman"/>
          <w:sz w:val="20"/>
          <w:szCs w:val="20"/>
        </w:rPr>
        <w:t xml:space="preserve">, </w:t>
      </w:r>
      <w:r w:rsidRPr="2B51C0C7" w:rsidR="74397215">
        <w:rPr>
          <w:rFonts w:ascii="Times New Roman" w:hAnsi="Times New Roman" w:eastAsia="Times New Roman" w:cs="Times New Roman"/>
          <w:sz w:val="20"/>
          <w:szCs w:val="20"/>
        </w:rPr>
        <w:t>Hudson</w:t>
      </w:r>
      <w:r w:rsidRPr="2B51C0C7" w:rsidR="6AC123B8">
        <w:rPr>
          <w:rFonts w:ascii="Times New Roman" w:hAnsi="Times New Roman" w:eastAsia="Times New Roman" w:cs="Times New Roman"/>
          <w:sz w:val="20"/>
          <w:szCs w:val="20"/>
        </w:rPr>
        <w:t xml:space="preserve"> Passos</w:t>
      </w:r>
      <w:r w:rsidRPr="2B51C0C7" w:rsidR="6EBD48D9">
        <w:rPr>
          <w:rFonts w:ascii="Times New Roman" w:hAnsi="Times New Roman" w:eastAsia="Times New Roman" w:cs="Times New Roman"/>
          <w:sz w:val="20"/>
          <w:szCs w:val="20"/>
        </w:rPr>
        <w:t xml:space="preserve"> (</w:t>
      </w:r>
      <w:r w:rsidRPr="2B51C0C7" w:rsidR="6EE6636F">
        <w:rPr>
          <w:rFonts w:ascii="Times New Roman" w:hAnsi="Times New Roman" w:eastAsia="Times New Roman" w:cs="Times New Roman"/>
          <w:sz w:val="20"/>
          <w:szCs w:val="20"/>
        </w:rPr>
        <w:t>1311182</w:t>
      </w:r>
      <w:r w:rsidRPr="2B51C0C7" w:rsidR="6EBD48D9">
        <w:rPr>
          <w:rFonts w:ascii="Times New Roman" w:hAnsi="Times New Roman" w:eastAsia="Times New Roman" w:cs="Times New Roman"/>
          <w:sz w:val="20"/>
          <w:szCs w:val="20"/>
        </w:rPr>
        <w:t>)</w:t>
      </w:r>
      <w:r w:rsidRPr="2B51C0C7" w:rsidR="74397215">
        <w:rPr>
          <w:rFonts w:ascii="Times New Roman" w:hAnsi="Times New Roman" w:eastAsia="Times New Roman" w:cs="Times New Roman"/>
          <w:sz w:val="20"/>
          <w:szCs w:val="20"/>
        </w:rPr>
        <w:t xml:space="preserve">, </w:t>
      </w:r>
      <w:proofErr w:type="spellStart"/>
      <w:r w:rsidRPr="2B51C0C7" w:rsidR="74397215">
        <w:rPr>
          <w:rFonts w:ascii="Times New Roman" w:hAnsi="Times New Roman" w:eastAsia="Times New Roman" w:cs="Times New Roman"/>
          <w:sz w:val="20"/>
          <w:szCs w:val="20"/>
        </w:rPr>
        <w:t>Nikshep</w:t>
      </w:r>
      <w:proofErr w:type="spellEnd"/>
      <w:r w:rsidRPr="2B51C0C7" w:rsidR="666D4503">
        <w:rPr>
          <w:rFonts w:ascii="Times New Roman" w:hAnsi="Times New Roman" w:eastAsia="Times New Roman" w:cs="Times New Roman"/>
          <w:sz w:val="20"/>
          <w:szCs w:val="20"/>
        </w:rPr>
        <w:t xml:space="preserve"> </w:t>
      </w:r>
      <w:r w:rsidRPr="2B51C0C7" w:rsidR="67CD7195">
        <w:rPr>
          <w:rFonts w:ascii="Times New Roman" w:hAnsi="Times New Roman" w:eastAsia="Times New Roman" w:cs="Times New Roman"/>
          <w:sz w:val="20"/>
          <w:szCs w:val="20"/>
        </w:rPr>
        <w:t>Trinetra</w:t>
      </w:r>
      <w:r w:rsidRPr="2B51C0C7" w:rsidR="666D4503">
        <w:rPr>
          <w:rFonts w:ascii="Times New Roman" w:hAnsi="Times New Roman" w:eastAsia="Times New Roman" w:cs="Times New Roman"/>
          <w:sz w:val="20"/>
          <w:szCs w:val="20"/>
        </w:rPr>
        <w:t xml:space="preserve"> Bang</w:t>
      </w:r>
      <w:r w:rsidRPr="2B51C0C7" w:rsidR="67CD7195">
        <w:rPr>
          <w:rFonts w:ascii="Times New Roman" w:hAnsi="Times New Roman" w:eastAsia="Times New Roman" w:cs="Times New Roman"/>
          <w:sz w:val="20"/>
          <w:szCs w:val="20"/>
        </w:rPr>
        <w:t>a</w:t>
      </w:r>
      <w:r w:rsidRPr="2B51C0C7" w:rsidR="666D4503">
        <w:rPr>
          <w:rFonts w:ascii="Times New Roman" w:hAnsi="Times New Roman" w:eastAsia="Times New Roman" w:cs="Times New Roman"/>
          <w:sz w:val="20"/>
          <w:szCs w:val="20"/>
        </w:rPr>
        <w:t>lore Suresh</w:t>
      </w:r>
      <w:r w:rsidRPr="2B51C0C7" w:rsidR="6EBD48D9">
        <w:rPr>
          <w:rFonts w:ascii="Times New Roman" w:hAnsi="Times New Roman" w:eastAsia="Times New Roman" w:cs="Times New Roman"/>
          <w:sz w:val="20"/>
          <w:szCs w:val="20"/>
        </w:rPr>
        <w:t xml:space="preserve"> (</w:t>
      </w:r>
      <w:r w:rsidRPr="2B51C0C7" w:rsidR="67CD7195">
        <w:rPr>
          <w:rFonts w:ascii="Times New Roman" w:hAnsi="Times New Roman" w:eastAsia="Times New Roman" w:cs="Times New Roman"/>
          <w:sz w:val="20"/>
          <w:szCs w:val="20"/>
        </w:rPr>
        <w:t>1302590</w:t>
      </w:r>
      <w:r w:rsidRPr="2B51C0C7" w:rsidR="6EBD48D9">
        <w:rPr>
          <w:rFonts w:ascii="Times New Roman" w:hAnsi="Times New Roman" w:eastAsia="Times New Roman" w:cs="Times New Roman"/>
          <w:sz w:val="20"/>
          <w:szCs w:val="20"/>
        </w:rPr>
        <w:t>)</w:t>
      </w:r>
      <w:r w:rsidRPr="2B51C0C7" w:rsidR="74397215">
        <w:rPr>
          <w:rFonts w:ascii="Times New Roman" w:hAnsi="Times New Roman" w:eastAsia="Times New Roman" w:cs="Times New Roman"/>
          <w:sz w:val="20"/>
          <w:szCs w:val="20"/>
        </w:rPr>
        <w:t>, Pamungkas Intan</w:t>
      </w:r>
      <w:r w:rsidRPr="2B51C0C7" w:rsidR="6EBD48D9">
        <w:rPr>
          <w:rFonts w:ascii="Times New Roman" w:hAnsi="Times New Roman" w:eastAsia="Times New Roman" w:cs="Times New Roman"/>
          <w:sz w:val="20"/>
          <w:szCs w:val="20"/>
        </w:rPr>
        <w:t xml:space="preserve"> (</w:t>
      </w:r>
      <w:r w:rsidRPr="2B51C0C7" w:rsidR="4CE3732F">
        <w:rPr>
          <w:rFonts w:ascii="Times New Roman" w:hAnsi="Times New Roman" w:eastAsia="Times New Roman" w:cs="Times New Roman"/>
          <w:sz w:val="20"/>
          <w:szCs w:val="20"/>
        </w:rPr>
        <w:t>1280937</w:t>
      </w:r>
      <w:r w:rsidRPr="2B51C0C7" w:rsidR="6EBD48D9">
        <w:rPr>
          <w:rFonts w:ascii="Times New Roman" w:hAnsi="Times New Roman" w:eastAsia="Times New Roman" w:cs="Times New Roman"/>
          <w:sz w:val="20"/>
          <w:szCs w:val="20"/>
        </w:rPr>
        <w:t>)</w:t>
      </w:r>
      <w:r w:rsidRPr="2B51C0C7" w:rsidR="74397215">
        <w:rPr>
          <w:rFonts w:ascii="Times New Roman" w:hAnsi="Times New Roman" w:eastAsia="Times New Roman" w:cs="Times New Roman"/>
          <w:sz w:val="20"/>
          <w:szCs w:val="20"/>
        </w:rPr>
        <w:t xml:space="preserve">, </w:t>
      </w:r>
      <w:r w:rsidRPr="2B51C0C7" w:rsidR="666D4503">
        <w:rPr>
          <w:rFonts w:ascii="Times New Roman" w:hAnsi="Times New Roman" w:eastAsia="Times New Roman" w:cs="Times New Roman"/>
          <w:sz w:val="20"/>
          <w:szCs w:val="20"/>
        </w:rPr>
        <w:t xml:space="preserve">Qin </w:t>
      </w:r>
      <w:r w:rsidRPr="2B51C0C7" w:rsidR="6EBD48D9">
        <w:rPr>
          <w:rFonts w:ascii="Times New Roman" w:hAnsi="Times New Roman" w:eastAsia="Times New Roman" w:cs="Times New Roman"/>
          <w:sz w:val="20"/>
          <w:szCs w:val="20"/>
        </w:rPr>
        <w:t xml:space="preserve">Xu </w:t>
      </w:r>
      <w:commentRangeStart w:id="0"/>
      <w:commentRangeStart w:id="1"/>
      <w:r w:rsidRPr="2B51C0C7" w:rsidR="6EBD48D9">
        <w:rPr>
          <w:rFonts w:ascii="Times New Roman" w:hAnsi="Times New Roman" w:eastAsia="Times New Roman" w:cs="Times New Roman"/>
          <w:sz w:val="20"/>
          <w:szCs w:val="20"/>
        </w:rPr>
        <w:t>(</w:t>
      </w:r>
      <w:r w:rsidRPr="2B51C0C7" w:rsidR="405CBE6E">
        <w:rPr>
          <w:rFonts w:ascii="Times New Roman" w:hAnsi="Times New Roman" w:eastAsia="Times New Roman" w:cs="Times New Roman"/>
          <w:sz w:val="20"/>
          <w:szCs w:val="20"/>
        </w:rPr>
        <w:t>1274376</w:t>
      </w:r>
      <w:r w:rsidRPr="2B51C0C7" w:rsidR="6EBD48D9">
        <w:rPr>
          <w:rFonts w:ascii="Times New Roman" w:hAnsi="Times New Roman" w:eastAsia="Times New Roman" w:cs="Times New Roman"/>
          <w:sz w:val="20"/>
          <w:szCs w:val="20"/>
        </w:rPr>
        <w:t xml:space="preserve">), </w:t>
      </w:r>
      <w:commentRangeEnd w:id="0"/>
      <w:r>
        <w:rPr>
          <w:rStyle w:val="CommentReference"/>
        </w:rPr>
        <w:commentReference w:id="0"/>
      </w:r>
      <w:commentRangeEnd w:id="1"/>
      <w:r>
        <w:rPr>
          <w:rStyle w:val="CommentReference"/>
        </w:rPr>
        <w:commentReference w:id="1"/>
      </w:r>
      <w:r w:rsidRPr="2B51C0C7" w:rsidR="6EBD48D9">
        <w:rPr>
          <w:rFonts w:ascii="Times New Roman" w:hAnsi="Times New Roman" w:eastAsia="Times New Roman" w:cs="Times New Roman"/>
          <w:sz w:val="20"/>
          <w:szCs w:val="20"/>
        </w:rPr>
        <w:t>Sabrina Ramadwiriani (</w:t>
      </w:r>
      <w:r w:rsidRPr="2B51C0C7" w:rsidR="37CFB1C2">
        <w:rPr>
          <w:rFonts w:ascii="Times New Roman" w:hAnsi="Times New Roman" w:eastAsia="Times New Roman" w:cs="Times New Roman"/>
          <w:sz w:val="20"/>
          <w:szCs w:val="20"/>
        </w:rPr>
        <w:t xml:space="preserve">1340905) </w:t>
      </w:r>
    </w:p>
    <w:p w:rsidR="35A80A69" w:rsidP="2B51C0C7" w:rsidRDefault="35A80A69" w14:paraId="1E7C2893" w14:textId="5490AF9F">
      <w:pPr>
        <w:pStyle w:val="Subtitle"/>
        <w:numPr>
          <w:numId w:val="0"/>
        </w:numPr>
        <w:rPr>
          <w:rFonts w:ascii="Times New Roman" w:hAnsi="Times New Roman" w:eastAsia="Times New Roman" w:cs="Times New Roman"/>
          <w:sz w:val="20"/>
          <w:szCs w:val="20"/>
        </w:rPr>
      </w:pPr>
      <w:r w:rsidRPr="2B51C0C7" w:rsidR="35A80A69">
        <w:rPr>
          <w:rFonts w:ascii="Times New Roman" w:hAnsi="Times New Roman" w:eastAsia="Times New Roman" w:cs="Times New Roman"/>
          <w:sz w:val="20"/>
          <w:szCs w:val="20"/>
        </w:rPr>
        <w:t xml:space="preserve">Dong Liang, Hudson Passos, Intan Pamungkas, Qin Xu, </w:t>
      </w:r>
      <w:r w:rsidRPr="2B51C0C7" w:rsidR="35A80A69">
        <w:rPr>
          <w:rFonts w:ascii="Times New Roman" w:hAnsi="Times New Roman" w:eastAsia="Times New Roman" w:cs="Times New Roman"/>
          <w:sz w:val="20"/>
          <w:szCs w:val="20"/>
        </w:rPr>
        <w:t>Sabrina</w:t>
      </w:r>
      <w:r w:rsidRPr="2B51C0C7" w:rsidR="35A80A69">
        <w:rPr>
          <w:rFonts w:ascii="Times New Roman" w:hAnsi="Times New Roman" w:eastAsia="Times New Roman" w:cs="Times New Roman"/>
          <w:sz w:val="20"/>
          <w:szCs w:val="20"/>
        </w:rPr>
        <w:t xml:space="preserve"> </w:t>
      </w:r>
      <w:r w:rsidRPr="2B51C0C7" w:rsidR="35A80A69">
        <w:rPr>
          <w:rFonts w:ascii="Times New Roman" w:hAnsi="Times New Roman" w:eastAsia="Times New Roman" w:cs="Times New Roman"/>
          <w:sz w:val="20"/>
          <w:szCs w:val="20"/>
        </w:rPr>
        <w:t>Ramadwirian</w:t>
      </w:r>
      <w:r w:rsidRPr="2B51C0C7" w:rsidR="35A80A69">
        <w:rPr>
          <w:rFonts w:ascii="Times New Roman" w:hAnsi="Times New Roman" w:eastAsia="Times New Roman" w:cs="Times New Roman"/>
          <w:sz w:val="20"/>
          <w:szCs w:val="20"/>
        </w:rPr>
        <w:t>i</w:t>
      </w:r>
      <w:r w:rsidRPr="2B51C0C7" w:rsidR="35A80A69">
        <w:rPr>
          <w:rFonts w:ascii="Times New Roman" w:hAnsi="Times New Roman" w:eastAsia="Times New Roman" w:cs="Times New Roman"/>
          <w:sz w:val="20"/>
          <w:szCs w:val="20"/>
        </w:rPr>
        <w:t xml:space="preserve"> </w:t>
      </w:r>
    </w:p>
    <w:p w:rsidR="2B51C0C7" w:rsidP="2B51C0C7" w:rsidRDefault="2B51C0C7" w14:paraId="1E2A4D8C" w14:textId="6ABFB450">
      <w:pPr>
        <w:spacing w:after="0" w:line="240" w:lineRule="auto"/>
        <w:rPr>
          <w:rFonts w:ascii="Times New Roman" w:hAnsi="Times New Roman" w:eastAsia="Lato" w:cs="Times New Roman"/>
          <w:b w:val="1"/>
          <w:bCs w:val="1"/>
          <w:sz w:val="24"/>
          <w:szCs w:val="24"/>
        </w:rPr>
      </w:pPr>
    </w:p>
    <w:p w:rsidR="2B51C0C7" w:rsidP="2B51C0C7" w:rsidRDefault="2B51C0C7" w14:paraId="5CB49CBE" w14:textId="36856792">
      <w:pPr>
        <w:spacing w:after="0" w:line="240" w:lineRule="auto"/>
        <w:rPr>
          <w:rFonts w:ascii="Times New Roman" w:hAnsi="Times New Roman" w:eastAsia="Lato" w:cs="Times New Roman"/>
          <w:b w:val="1"/>
          <w:bCs w:val="1"/>
          <w:sz w:val="24"/>
          <w:szCs w:val="24"/>
        </w:rPr>
      </w:pPr>
    </w:p>
    <w:p w:rsidRPr="00A34CBD" w:rsidR="7579F708" w:rsidP="00A34CBD" w:rsidRDefault="00FE0467" w14:paraId="2622D899" w14:textId="4A5AED17">
      <w:pPr>
        <w:spacing w:after="0" w:line="240" w:lineRule="auto"/>
        <w:rPr>
          <w:rFonts w:ascii="Times New Roman" w:hAnsi="Times New Roman" w:eastAsia="Lato" w:cs="Times New Roman"/>
          <w:b/>
          <w:bCs/>
          <w:sz w:val="24"/>
          <w:szCs w:val="24"/>
        </w:rPr>
      </w:pPr>
      <w:r w:rsidRPr="00A34CBD">
        <w:rPr>
          <w:rFonts w:ascii="Times New Roman" w:hAnsi="Times New Roman" w:eastAsia="Lato" w:cs="Times New Roman"/>
          <w:b/>
          <w:bCs/>
          <w:sz w:val="24"/>
          <w:szCs w:val="24"/>
        </w:rPr>
        <w:t>Introduction &amp; Context</w:t>
      </w:r>
      <w:r w:rsidRPr="00A34CBD" w:rsidR="00282F60">
        <w:rPr>
          <w:rFonts w:ascii="Times New Roman" w:hAnsi="Times New Roman" w:eastAsia="Lato" w:cs="Times New Roman"/>
          <w:b/>
          <w:bCs/>
          <w:sz w:val="24"/>
          <w:szCs w:val="24"/>
        </w:rPr>
        <w:t>:</w:t>
      </w:r>
    </w:p>
    <w:p w:rsidR="00F55D5D" w:rsidP="3FCF8802" w:rsidRDefault="68FA636C" w14:paraId="7D3746DD" w14:textId="77777777">
      <w:pPr>
        <w:spacing w:after="0" w:line="240" w:lineRule="auto"/>
        <w:jc w:val="both"/>
        <w:rPr>
          <w:rFonts w:ascii="Times New Roman" w:hAnsi="Times New Roman" w:eastAsia="Lato" w:cs="Times New Roman"/>
        </w:rPr>
      </w:pPr>
      <w:r w:rsidRPr="00E24CBF">
        <w:rPr>
          <w:rFonts w:ascii="Times New Roman" w:hAnsi="Times New Roman" w:eastAsia="Lato" w:cs="Times New Roman"/>
        </w:rPr>
        <w:t xml:space="preserve">Air pollution in Europe has been a significant issue for several decades, but there have been considerable improvements in recent years. </w:t>
      </w:r>
      <w:r w:rsidRPr="00E24CBF" w:rsidR="3F35DC31">
        <w:rPr>
          <w:rFonts w:ascii="Times New Roman" w:hAnsi="Times New Roman" w:eastAsia="Lato" w:cs="Times New Roman"/>
        </w:rPr>
        <w:t>D</w:t>
      </w:r>
      <w:r w:rsidRPr="00E24CBF">
        <w:rPr>
          <w:rFonts w:ascii="Times New Roman" w:hAnsi="Times New Roman" w:eastAsia="Lato" w:cs="Times New Roman"/>
        </w:rPr>
        <w:t xml:space="preserve">espite these improvements, air pollution still poses a major health and economic burden in Europe. In 2019, it was estimated that 307,000 premature deaths were caused by exposure to fine particulate matter </w:t>
      </w:r>
      <w:r w:rsidRPr="00E24CBF" w:rsidR="007E5A43">
        <w:rPr>
          <w:rFonts w:ascii="Times New Roman" w:hAnsi="Times New Roman" w:eastAsia="Lato" w:cs="Times New Roman"/>
        </w:rPr>
        <w:fldChar w:fldCharType="begin"/>
      </w:r>
      <w:r w:rsidRPr="00E24CBF" w:rsidR="007E5A43">
        <w:rPr>
          <w:rFonts w:ascii="Times New Roman" w:hAnsi="Times New Roman" w:eastAsia="Lato" w:cs="Times New Roman"/>
        </w:rPr>
        <w:instrText xml:space="preserve"> ADDIN ZOTERO_ITEM CSL_CITATION {"citationID":"IXjFjqIi","properties":{"formattedCitation":"(Juginovi\\uc0\\u263{} et al., 2021)","plainCitation":"(Juginović et al., 2021)","noteIndex":0},"citationItems":[{"id":361,"uris":["http://zotero.org/users/12696269/items/FPB45Q7F"],"itemData":{"id":361,"type":"article-journal","abstract":"Air pollution is the fourth greatest overall risk factor for human health. Despite declining levels in Europe, air pollution still represents a major health and economic burden. We collected data from the Global Burden of Disease Study 2019 regarding overall, as well as ischemic heart disease (IHD), stroke, and tracheal, bronchus and lung cancer-specific disability adjusted life years (DALYs), years of life lost (YLL) and mortality attributable to air pollution for 43 European countries between 1990 and 2019. Concentrations of ambient particulate matter (aPM2.5), ozone, and household air pollution from solid fuels were obtained from State of Global Air 2020. We analysed changes in air pollution parameters, as well as DALYs, YLL, and mortality related to air pollution, also taking into account gross national income (GNI) and socio-demographic index (SDI). Using a novel calculation, aPM2.5 ratio (PMR) change and DALY rate ratio (DARR) change were used to assess each country’s ability to decrease its aPM2.5 pollution and DALYs to at least the extent of the European median decrease within the analysed period. Finally, we created a multiple regression model for reliably predicting YLL using aPM2.5 and household air pollution. The average annual population-weighted aPM2.5 exposure in Europe in 1990 was 20.8 μg/m3 (95% confidence interval (CI) 18.3–23.2), while in 2019 it was 33.7% lower at 13.8 μg/m3 (95% CI 12.0–15.6). There were in total 368 006 estimated deaths in Europe in 2019 attributable to air pollution, a 42.4% decrease compared to 639 052 in 1990. The majority (90.4%) of all deaths were associated with aPM2.5. IHD was the primary cause of death making up 44.6% of all deaths attributable to air pollution. The age-standardised DALY rate and YLL rate attributable to air pollution were more than 60% lower in 2019 compared to 1990. There was a strong positive correlation (r = 0.911) between YLL rate and aPM2.5 pollution in 2019 in Europe. Our multiple regression model predicts that for 10% increase in aPM2.5, YLL increases by 16.7%. Furthermore, 26 of 43 European countries had a positive DARR change. 31 of 43 European countries had a negative PMR change, thus not keeping up with the European median aPM2.5 concentration decrease. When categorising countries by SDI and GNI, countries in the higher brackets had significantly lower aPM2.5 concentration and DALY rate for IHD and stroke. Overall, air pollution levels, air pollution-related morbidity and mortality have decreased considerably in Europe in the last three decades. However, with the growing European population, air pollution remains an important public health and economic issue. Policies targeting air pollution reduction should continue to be strongly enforced to further reduce one of the greatest risk factors for human health.","container-title":"Scientific Reports","DOI":"10.1038/s41598-021-01802-5","ISSN":"2045-2322","issue":"1","journalAbbreviation":"Sci Rep","language":"en","license":"2021 The Author(s)","note":"number: 1\npublisher: Nature Publishing Group","page":"22516","source":"www.nature.com","title":"Health impacts of air pollution exposure from 1990 to 2019 in 43 European countries","volume":"11","author":[{"family":"Juginović","given":"Alen"},{"family":"Vuković","given":"Miro"},{"family":"Aranza","given":"Ivan"},{"family":"Biloš","given":"Valentina"}],"issued":{"date-parts":[["2021",11,18]]}}}],"schema":"https://github.com/citation-style-language/schema/raw/master/csl-citation.json"} </w:instrText>
      </w:r>
      <w:r w:rsidRPr="00E24CBF" w:rsidR="007E5A43">
        <w:rPr>
          <w:rFonts w:ascii="Times New Roman" w:hAnsi="Times New Roman" w:eastAsia="Lato" w:cs="Times New Roman"/>
        </w:rPr>
        <w:fldChar w:fldCharType="separate"/>
      </w:r>
      <w:r w:rsidRPr="00E24CBF" w:rsidR="3A064711">
        <w:rPr>
          <w:rFonts w:ascii="Times New Roman" w:hAnsi="Times New Roman" w:cs="Times New Roman"/>
        </w:rPr>
        <w:t>(Juginović et al., 2021)</w:t>
      </w:r>
      <w:r w:rsidRPr="00E24CBF" w:rsidR="007E5A43">
        <w:rPr>
          <w:rFonts w:ascii="Times New Roman" w:hAnsi="Times New Roman" w:eastAsia="Lato" w:cs="Times New Roman"/>
        </w:rPr>
        <w:fldChar w:fldCharType="end"/>
      </w:r>
      <w:r w:rsidRPr="00E24CBF">
        <w:rPr>
          <w:rFonts w:ascii="Times New Roman" w:hAnsi="Times New Roman" w:eastAsia="Lato" w:cs="Times New Roman"/>
        </w:rPr>
        <w:t xml:space="preserve">. </w:t>
      </w:r>
    </w:p>
    <w:p w:rsidR="00F55D5D" w:rsidP="3FCF8802" w:rsidRDefault="00F55D5D" w14:paraId="29017045" w14:textId="77777777">
      <w:pPr>
        <w:spacing w:after="0" w:line="240" w:lineRule="auto"/>
        <w:jc w:val="both"/>
        <w:rPr>
          <w:rFonts w:ascii="Times New Roman" w:hAnsi="Times New Roman" w:eastAsia="Lato" w:cs="Times New Roman"/>
        </w:rPr>
      </w:pPr>
    </w:p>
    <w:p w:rsidR="00FD0151" w:rsidP="3FCF8802" w:rsidRDefault="3F35DC31" w14:paraId="72C3A523" w14:textId="4CA675C9">
      <w:pPr>
        <w:spacing w:after="0" w:line="240" w:lineRule="auto"/>
        <w:jc w:val="both"/>
        <w:rPr>
          <w:rFonts w:ascii="Times New Roman" w:hAnsi="Times New Roman" w:cs="Times New Roman"/>
        </w:rPr>
      </w:pPr>
      <w:r w:rsidRPr="00E24CBF">
        <w:rPr>
          <w:rFonts w:ascii="Times New Roman" w:hAnsi="Times New Roman" w:cs="Times New Roman"/>
          <w:shd w:val="clear" w:color="auto" w:fill="FFFFFF"/>
        </w:rPr>
        <w:t>Poland has been a major contributor to European dust, sulfur dioxide, and nitrogen oxides emissions</w:t>
      </w:r>
      <w:r w:rsidRPr="00E24CBF" w:rsidR="67946A11">
        <w:rPr>
          <w:rFonts w:ascii="Times New Roman" w:hAnsi="Times New Roman" w:cs="Times New Roman"/>
          <w:shd w:val="clear" w:color="auto" w:fill="FFFFFF"/>
        </w:rPr>
        <w:t xml:space="preserve"> </w:t>
      </w:r>
      <w:r w:rsidRPr="00E24CBF" w:rsidR="00D50962">
        <w:rPr>
          <w:rFonts w:ascii="Times New Roman" w:hAnsi="Times New Roman" w:cs="Times New Roman"/>
          <w:shd w:val="clear" w:color="auto" w:fill="FFFFFF"/>
        </w:rPr>
        <w:fldChar w:fldCharType="begin"/>
      </w:r>
      <w:r w:rsidRPr="00E24CBF" w:rsidR="00D50962">
        <w:rPr>
          <w:rFonts w:ascii="Times New Roman" w:hAnsi="Times New Roman" w:cs="Times New Roman"/>
          <w:shd w:val="clear" w:color="auto" w:fill="FFFFFF"/>
        </w:rPr>
        <w:instrText xml:space="preserve"> ADDIN ZOTERO_ITEM CSL_CITATION {"citationID":"cHZy5ygO","properties":{"formattedCitation":"(Sawicka-Kapusta &amp; Zakrzewska, 1998)","plainCitation":"(Sawicka-Kapusta &amp; Zakrzewska, 1998)","noteIndex":0},"citationItems":[{"id":370,"uris":["http://zotero.org/users/12696269/items/BK9V4LIR"],"itemData":{"id":370,"type":"chapter","abstract":"For many years Poland belonged to the most polluted countries in Europe. The heavy industry with too much water and energy consuming old technology, caused the contamination of natural environment. Atmospheric pollution in Poland in the eighties was among the heaviest in Europe making this country the third largest polluter after the former Soviet Union and Germany [1,2]. In 1987–1989 Poland produced each year 12.5% of European dust, 10% of sulfur dioxide and 7% of nitrogen oxides. The annual emissions of major air pollutants in 1989 has been estimated to be 3 0 million tons of dust, 4 0 million tons of sulfur dioxide, 1.5 million tons of nitrogen oxide (Tab. 1)","collection-title":"NATO ASI Series","container-title":"Air Pollution in the Ural Mountains: Environmental, Health and Policy Aspects","event-place":"Dordrecht","ISBN":"978-94-011-5208-2","language":"en","note":"DOI: 10.1007/978-94-011-5208-2_37","page":"405-406","publisher":"Springer Netherlands","publisher-place":"Dordrecht","source":"Springer Link","title":"Air Pollution in Poland","URL":"https://doi.org/10.1007/978-94-011-5208-2_37","author":[{"family":"Sawicka-Kapusta","given":"K."},{"family":"Zakrzewska","given":"M."}],"editor":[{"family":"Linkov","given":"Igor"},{"family":"Wilson","given":"Richard"}],"accessed":{"date-parts":[["2024",1,9]]},"issued":{"date-parts":[["1998"]]}}}],"schema":"https://github.com/citation-style-language/schema/raw/master/csl-citation.json"} </w:instrText>
      </w:r>
      <w:r w:rsidRPr="00E24CBF" w:rsidR="00D50962">
        <w:rPr>
          <w:rFonts w:ascii="Times New Roman" w:hAnsi="Times New Roman" w:cs="Times New Roman"/>
          <w:shd w:val="clear" w:color="auto" w:fill="FFFFFF"/>
        </w:rPr>
        <w:fldChar w:fldCharType="separate"/>
      </w:r>
      <w:r w:rsidRPr="00E24CBF" w:rsidR="5A95C71A">
        <w:rPr>
          <w:rFonts w:ascii="Times New Roman" w:hAnsi="Times New Roman" w:cs="Times New Roman"/>
        </w:rPr>
        <w:t>(Sawicka-Kapusta &amp; Zakrzewska, 1998)</w:t>
      </w:r>
      <w:r w:rsidRPr="00E24CBF" w:rsidR="00D50962">
        <w:rPr>
          <w:rFonts w:ascii="Times New Roman" w:hAnsi="Times New Roman" w:cs="Times New Roman"/>
          <w:shd w:val="clear" w:color="auto" w:fill="FFFFFF"/>
        </w:rPr>
        <w:fldChar w:fldCharType="end"/>
      </w:r>
      <w:r w:rsidRPr="00E24CBF">
        <w:rPr>
          <w:rFonts w:ascii="Times New Roman" w:hAnsi="Times New Roman" w:cs="Times New Roman"/>
          <w:shd w:val="clear" w:color="auto" w:fill="FFFFFF"/>
        </w:rPr>
        <w:t>. The detrimental health effects of air pollution in Poland include increased mortality rates, higher prevalence of respiratory diseases such as asthma and lung cancer, and a higher risk of COVID-19 infections</w:t>
      </w:r>
      <w:r w:rsidRPr="00E24CBF" w:rsidR="363351A9">
        <w:rPr>
          <w:rFonts w:ascii="Times New Roman" w:hAnsi="Times New Roman" w:cs="Times New Roman"/>
          <w:shd w:val="clear" w:color="auto" w:fill="FFFFFF"/>
        </w:rPr>
        <w:t xml:space="preserve"> </w:t>
      </w:r>
      <w:r w:rsidRPr="00E24CBF" w:rsidR="008522BE">
        <w:rPr>
          <w:rFonts w:ascii="Times New Roman" w:hAnsi="Times New Roman" w:cs="Times New Roman"/>
          <w:shd w:val="clear" w:color="auto" w:fill="FFFFFF"/>
        </w:rPr>
        <w:fldChar w:fldCharType="begin"/>
      </w:r>
      <w:r w:rsidRPr="00E24CBF" w:rsidR="008522BE">
        <w:rPr>
          <w:rFonts w:ascii="Times New Roman" w:hAnsi="Times New Roman" w:cs="Times New Roman"/>
          <w:shd w:val="clear" w:color="auto" w:fill="FFFFFF"/>
        </w:rPr>
        <w:instrText xml:space="preserve"> ADDIN ZOTERO_ITEM CSL_CITATION {"citationID":"nLi7bxkN","properties":{"formattedCitation":"(Nazar &amp; Niedoszytko, 2022)","plainCitation":"(Nazar &amp; Niedoszytko, 2022)","noteIndex":0},"citationItems":[{"id":368,"uris":["http://zotero.org/users/12696269/items/VVWRWX6F"],"itemData":{"id":368,"type":"article-journal","abstract":"According to the World Bank Group, 36 of the 50 most polluted cities in the European Union are in Poland. Thus, ambient air pollution and its detrimental health effects are a matter of immense importance in Poland. This narrative review aims to analyse current findings on air pollution and health in Poland, with a focus on respiratory diseases, including COVID-19, as well as the Poles’ awareness of air pollution. PubMed, Scopus and Google Scholar databases were searched. In total, results from 71 research papers were summarized qualitatively. In Poland, increased air pollution levels are linked to increased general and respiratory disease mortality rates, higher prevalence of respiratory diseases, including asthma, lung cancer and COVID-19 infections, reduced forced expiratory volume in one second (FEV1) and forced vital capacity (FVC). The proximity of high traffic areas exacerbates respiratory health problems. People living in more polluted regions (south of Poland) and in the winter season have a higher level of air pollution awareness. There is an urgent need to reduce air pollution levels and increase public awareness of this threat. A larger number of multi-city studies are needed in Poland to consistently track the burden of diseases attributable to air pollution.","container-title":"International Journal of Environmental Research and Public Health","DOI":"10.3390/ijerph19020895","ISSN":"1660-4601","issue":"2","language":"en","license":"http://creativecommons.org/licenses/by/3.0/","note":"number: 2\npublisher: Multidisciplinary Digital Publishing Institute","page":"895","source":"www.mdpi.com","title":"Air Pollution in Poland: A 2022 Narrative Review with Focus on Respiratory Diseases","title-short":"Air Pollution in Poland","volume":"19","author":[{"family":"Nazar","given":"Wojciech"},{"family":"Niedoszytko","given":"Marek"}],"issued":{"date-parts":[["2022",1]]}}}],"schema":"https://github.com/citation-style-language/schema/raw/master/csl-citation.json"} </w:instrText>
      </w:r>
      <w:r w:rsidRPr="00E24CBF" w:rsidR="008522BE">
        <w:rPr>
          <w:rFonts w:ascii="Times New Roman" w:hAnsi="Times New Roman" w:cs="Times New Roman"/>
          <w:shd w:val="clear" w:color="auto" w:fill="FFFFFF"/>
        </w:rPr>
        <w:fldChar w:fldCharType="separate"/>
      </w:r>
      <w:r w:rsidRPr="00E24CBF" w:rsidR="4685D2F5">
        <w:rPr>
          <w:rFonts w:ascii="Times New Roman" w:hAnsi="Times New Roman" w:cs="Times New Roman"/>
        </w:rPr>
        <w:t>(Nazar &amp; Niedoszytko, 2022)</w:t>
      </w:r>
      <w:r w:rsidRPr="00E24CBF" w:rsidR="008522BE">
        <w:rPr>
          <w:rFonts w:ascii="Times New Roman" w:hAnsi="Times New Roman" w:cs="Times New Roman"/>
          <w:shd w:val="clear" w:color="auto" w:fill="FFFFFF"/>
        </w:rPr>
        <w:fldChar w:fldCharType="end"/>
      </w:r>
      <w:r w:rsidRPr="00E24CBF" w:rsidR="7902F834">
        <w:rPr>
          <w:rFonts w:ascii="Times New Roman" w:hAnsi="Times New Roman" w:cs="Times New Roman"/>
          <w:shd w:val="clear" w:color="auto" w:fill="FFFFFF"/>
        </w:rPr>
        <w:t>.</w:t>
      </w:r>
      <w:r w:rsidRPr="00E24CBF" w:rsidR="08425881">
        <w:rPr>
          <w:rFonts w:ascii="Times New Roman" w:hAnsi="Times New Roman" w:cs="Times New Roman"/>
          <w:shd w:val="clear" w:color="auto" w:fill="FFFFFF"/>
        </w:rPr>
        <w:t xml:space="preserve"> In </w:t>
      </w:r>
      <w:r w:rsidRPr="00E24CBF" w:rsidR="3C23C1A2">
        <w:rPr>
          <w:rFonts w:ascii="Times New Roman" w:hAnsi="Times New Roman" w:cs="Times New Roman"/>
          <w:shd w:val="clear" w:color="auto" w:fill="FFFFFF"/>
        </w:rPr>
        <w:t>six</w:t>
      </w:r>
      <w:r w:rsidRPr="00E24CBF" w:rsidR="08425881">
        <w:rPr>
          <w:rFonts w:ascii="Times New Roman" w:hAnsi="Times New Roman" w:cs="Times New Roman"/>
          <w:shd w:val="clear" w:color="auto" w:fill="FFFFFF"/>
        </w:rPr>
        <w:t xml:space="preserve"> </w:t>
      </w:r>
      <w:r w:rsidRPr="00E24CBF" w:rsidR="215C9B2A">
        <w:rPr>
          <w:rFonts w:ascii="Times New Roman" w:hAnsi="Times New Roman" w:cs="Times New Roman"/>
          <w:shd w:val="clear" w:color="auto" w:fill="FFFFFF"/>
        </w:rPr>
        <w:t>Pol</w:t>
      </w:r>
      <w:r w:rsidRPr="00E24CBF" w:rsidR="20A51837">
        <w:rPr>
          <w:rFonts w:ascii="Times New Roman" w:hAnsi="Times New Roman" w:cs="Times New Roman"/>
          <w:shd w:val="clear" w:color="auto" w:fill="FFFFFF"/>
        </w:rPr>
        <w:t xml:space="preserve">ish </w:t>
      </w:r>
      <w:r w:rsidRPr="00E24CBF" w:rsidR="215C9B2A">
        <w:rPr>
          <w:rFonts w:ascii="Times New Roman" w:hAnsi="Times New Roman" w:cs="Times New Roman"/>
          <w:shd w:val="clear" w:color="auto" w:fill="FFFFFF"/>
        </w:rPr>
        <w:t>cities (Wroclaw, Lublin, Warsaw, Katowice, Olsztyn, Szczecin</w:t>
      </w:r>
      <w:r w:rsidRPr="00E24CBF" w:rsidR="1170B91A">
        <w:rPr>
          <w:rFonts w:ascii="Times New Roman" w:hAnsi="Times New Roman" w:cs="Times New Roman"/>
          <w:shd w:val="clear" w:color="auto" w:fill="FFFFFF"/>
        </w:rPr>
        <w:t>) l</w:t>
      </w:r>
      <w:r w:rsidRPr="00E24CBF" w:rsidR="08425881">
        <w:rPr>
          <w:rFonts w:ascii="Times New Roman" w:hAnsi="Times New Roman" w:cs="Times New Roman"/>
        </w:rPr>
        <w:t>ong-term exposures to PM2.5, PM10, NO2, and O3, above the 2021 WHO guideline values, led to a total of about 6700 deaths for non-accidental causes, 2310 deaths for cardiovascular diseases, and 500 deaths for respiratory diseases over the period of 2015–2020</w:t>
      </w:r>
      <w:r w:rsidRPr="00E24CBF" w:rsidR="4BDF3566">
        <w:rPr>
          <w:rFonts w:ascii="Times New Roman" w:hAnsi="Times New Roman" w:cs="Times New Roman"/>
        </w:rPr>
        <w:t xml:space="preserve"> </w:t>
      </w:r>
      <w:r w:rsidRPr="00E24CBF" w:rsidR="74852B79">
        <w:rPr>
          <w:rFonts w:ascii="Times New Roman" w:hAnsi="Times New Roman" w:cs="Times New Roman"/>
        </w:rPr>
        <w:t>(</w:t>
      </w:r>
      <w:proofErr w:type="spellStart"/>
      <w:r w:rsidRPr="00E24CBF" w:rsidR="74852B79">
        <w:rPr>
          <w:rFonts w:ascii="Times New Roman" w:hAnsi="Times New Roman" w:cs="Times New Roman"/>
        </w:rPr>
        <w:t>Cakaj</w:t>
      </w:r>
      <w:proofErr w:type="spellEnd"/>
      <w:r w:rsidRPr="00E24CBF" w:rsidR="74852B79">
        <w:rPr>
          <w:rFonts w:ascii="Times New Roman" w:hAnsi="Times New Roman" w:cs="Times New Roman"/>
        </w:rPr>
        <w:t xml:space="preserve"> et al., 2023).</w:t>
      </w:r>
    </w:p>
    <w:p w:rsidRPr="00E24CBF" w:rsidR="008460F3" w:rsidP="3FCF8802" w:rsidRDefault="008460F3" w14:paraId="4B94A271" w14:textId="77777777">
      <w:pPr>
        <w:spacing w:after="0" w:line="240" w:lineRule="auto"/>
        <w:jc w:val="both"/>
        <w:rPr>
          <w:rFonts w:ascii="Times New Roman" w:hAnsi="Times New Roman" w:eastAsia="Lato" w:cs="Times New Roman"/>
        </w:rPr>
      </w:pPr>
    </w:p>
    <w:p w:rsidRPr="00E24CBF" w:rsidR="003A3A6F" w:rsidP="00A34CBD" w:rsidRDefault="003A3A6F" w14:paraId="6EC36E17" w14:textId="0D52EC45">
      <w:pPr>
        <w:spacing w:after="0" w:line="240" w:lineRule="auto"/>
        <w:jc w:val="both"/>
        <w:rPr>
          <w:rFonts w:ascii="Times New Roman" w:hAnsi="Times New Roman" w:eastAsia="Lato" w:cs="Times New Roman"/>
        </w:rPr>
      </w:pPr>
      <w:r w:rsidRPr="00E24CBF">
        <w:rPr>
          <w:rFonts w:ascii="Times New Roman" w:hAnsi="Times New Roman" w:eastAsia="Lato" w:cs="Times New Roman"/>
        </w:rPr>
        <w:t xml:space="preserve">For this project, air pollution includes </w:t>
      </w:r>
      <w:r w:rsidRPr="00E24CBF" w:rsidR="00984601">
        <w:rPr>
          <w:rFonts w:ascii="Times New Roman" w:hAnsi="Times New Roman" w:eastAsia="Lato" w:cs="Times New Roman"/>
        </w:rPr>
        <w:t xml:space="preserve">the presence of </w:t>
      </w:r>
      <w:r w:rsidRPr="00E24CBF" w:rsidR="00977BEC">
        <w:rPr>
          <w:rFonts w:ascii="Times New Roman" w:hAnsi="Times New Roman" w:eastAsia="Lato" w:cs="Times New Roman"/>
        </w:rPr>
        <w:t xml:space="preserve">seven main pollutants </w:t>
      </w:r>
      <w:r w:rsidRPr="00E24CBF" w:rsidR="00220F2F">
        <w:rPr>
          <w:rFonts w:ascii="Times New Roman" w:hAnsi="Times New Roman" w:eastAsia="Lato" w:cs="Times New Roman"/>
        </w:rPr>
        <w:t xml:space="preserve">identified by the European Union - </w:t>
      </w:r>
      <w:r w:rsidRPr="00E24CBF" w:rsidR="00977BEC">
        <w:rPr>
          <w:rFonts w:ascii="Times New Roman" w:hAnsi="Times New Roman" w:eastAsia="Lato" w:cs="Times New Roman"/>
        </w:rPr>
        <w:t>ammonia (NH3), nitrogen oxides (NOx), carbon monoxide (CO), particulate matter (PM), sulfur dioxide (SO2), ozone, and non-methane volatile organic compounds (NMVOCs).</w:t>
      </w:r>
    </w:p>
    <w:p w:rsidRPr="00A34CBD" w:rsidR="00A34CBD" w:rsidP="00A34CBD" w:rsidRDefault="00A34CBD" w14:paraId="535AC474" w14:textId="77777777">
      <w:pPr>
        <w:spacing w:after="0" w:line="240" w:lineRule="auto"/>
        <w:jc w:val="both"/>
        <w:rPr>
          <w:rFonts w:ascii="Times New Roman" w:hAnsi="Times New Roman" w:eastAsia="Lato" w:cs="Times New Roman"/>
          <w:sz w:val="20"/>
          <w:szCs w:val="20"/>
        </w:rPr>
      </w:pPr>
    </w:p>
    <w:p w:rsidRPr="00A34CBD" w:rsidR="00132F2B" w:rsidP="00A34CBD" w:rsidRDefault="00132F2B" w14:paraId="775DD648" w14:textId="04D8E5D9">
      <w:pPr>
        <w:spacing w:after="0" w:line="240" w:lineRule="auto"/>
        <w:rPr>
          <w:rFonts w:ascii="Times New Roman" w:hAnsi="Times New Roman" w:eastAsia="Lato" w:cs="Times New Roman"/>
          <w:b/>
          <w:bCs/>
          <w:sz w:val="24"/>
          <w:szCs w:val="24"/>
        </w:rPr>
      </w:pPr>
      <w:r w:rsidRPr="00A34CBD">
        <w:rPr>
          <w:rFonts w:ascii="Times New Roman" w:hAnsi="Times New Roman" w:eastAsia="Lato" w:cs="Times New Roman"/>
          <w:b/>
          <w:bCs/>
          <w:sz w:val="24"/>
          <w:szCs w:val="24"/>
        </w:rPr>
        <w:t xml:space="preserve">Objective </w:t>
      </w:r>
      <w:r w:rsidRPr="00A34CBD" w:rsidR="006D1CA0">
        <w:rPr>
          <w:rFonts w:ascii="Times New Roman" w:hAnsi="Times New Roman" w:eastAsia="Lato" w:cs="Times New Roman"/>
          <w:b/>
          <w:bCs/>
          <w:sz w:val="24"/>
          <w:szCs w:val="24"/>
        </w:rPr>
        <w:t>and Research Questions</w:t>
      </w:r>
      <w:r w:rsidRPr="00A34CBD">
        <w:rPr>
          <w:rFonts w:ascii="Times New Roman" w:hAnsi="Times New Roman" w:eastAsia="Lato" w:cs="Times New Roman"/>
          <w:b/>
          <w:bCs/>
          <w:sz w:val="24"/>
          <w:szCs w:val="24"/>
        </w:rPr>
        <w:t>:</w:t>
      </w:r>
    </w:p>
    <w:p w:rsidRPr="00E24CBF" w:rsidR="0090435D" w:rsidP="00A34CBD" w:rsidRDefault="00CB48ED" w14:paraId="79A9E626" w14:textId="44CFFA47">
      <w:pPr>
        <w:pStyle w:val="ListParagraph"/>
        <w:numPr>
          <w:ilvl w:val="0"/>
          <w:numId w:val="6"/>
        </w:numPr>
        <w:spacing w:after="0" w:line="240" w:lineRule="auto"/>
        <w:rPr>
          <w:rFonts w:ascii="Times New Roman" w:hAnsi="Times New Roman" w:eastAsia="Lato" w:cs="Times New Roman"/>
          <w:b/>
          <w:bCs/>
        </w:rPr>
      </w:pPr>
      <w:r w:rsidRPr="00E24CBF">
        <w:rPr>
          <w:rFonts w:ascii="Times New Roman" w:hAnsi="Times New Roman" w:eastAsia="Lato" w:cs="Times New Roman"/>
        </w:rPr>
        <w:t>T</w:t>
      </w:r>
      <w:r w:rsidRPr="00E24CBF" w:rsidR="0090435D">
        <w:rPr>
          <w:rFonts w:ascii="Times New Roman" w:hAnsi="Times New Roman" w:eastAsia="Lato" w:cs="Times New Roman"/>
        </w:rPr>
        <w:t xml:space="preserve">o </w:t>
      </w:r>
      <w:r w:rsidRPr="00E24CBF">
        <w:rPr>
          <w:rFonts w:ascii="Times New Roman" w:hAnsi="Times New Roman" w:eastAsia="Lato" w:cs="Times New Roman"/>
        </w:rPr>
        <w:t>investigate</w:t>
      </w:r>
      <w:r w:rsidRPr="00E24CBF" w:rsidR="00726C81">
        <w:rPr>
          <w:rFonts w:ascii="Times New Roman" w:hAnsi="Times New Roman" w:eastAsia="Lato" w:cs="Times New Roman"/>
        </w:rPr>
        <w:t xml:space="preserve"> the</w:t>
      </w:r>
      <w:r w:rsidRPr="00E24CBF" w:rsidR="00AC42A3">
        <w:rPr>
          <w:rFonts w:ascii="Times New Roman" w:hAnsi="Times New Roman" w:eastAsia="Lato" w:cs="Times New Roman"/>
        </w:rPr>
        <w:t xml:space="preserve"> causes of air pollution </w:t>
      </w:r>
      <w:r w:rsidRPr="00E24CBF" w:rsidR="00B35727">
        <w:rPr>
          <w:rFonts w:ascii="Times New Roman" w:hAnsi="Times New Roman" w:eastAsia="Lato" w:cs="Times New Roman"/>
        </w:rPr>
        <w:t xml:space="preserve">and how these causes differ </w:t>
      </w:r>
      <w:r w:rsidR="009E367D">
        <w:rPr>
          <w:rFonts w:ascii="Times New Roman" w:hAnsi="Times New Roman" w:eastAsia="Lato" w:cs="Times New Roman"/>
        </w:rPr>
        <w:t>across</w:t>
      </w:r>
      <w:r w:rsidRPr="00E24CBF" w:rsidR="00B35727">
        <w:rPr>
          <w:rFonts w:ascii="Times New Roman" w:hAnsi="Times New Roman" w:eastAsia="Lato" w:cs="Times New Roman"/>
        </w:rPr>
        <w:t xml:space="preserve"> the</w:t>
      </w:r>
      <w:r w:rsidRPr="00E24CBF" w:rsidR="00F4112F">
        <w:rPr>
          <w:rFonts w:ascii="Times New Roman" w:hAnsi="Times New Roman" w:eastAsia="Lato" w:cs="Times New Roman"/>
        </w:rPr>
        <w:t xml:space="preserve"> </w:t>
      </w:r>
      <w:r w:rsidR="00A15375">
        <w:rPr>
          <w:rFonts w:ascii="Times New Roman" w:hAnsi="Times New Roman" w:eastAsia="Lato" w:cs="Times New Roman"/>
        </w:rPr>
        <w:t xml:space="preserve">various </w:t>
      </w:r>
      <w:r w:rsidRPr="00E24CBF" w:rsidR="00F4112F">
        <w:rPr>
          <w:rFonts w:ascii="Times New Roman" w:hAnsi="Times New Roman" w:eastAsia="Lato" w:cs="Times New Roman"/>
        </w:rPr>
        <w:t>regions</w:t>
      </w:r>
      <w:r w:rsidRPr="00E24CBF">
        <w:rPr>
          <w:rFonts w:ascii="Times New Roman" w:hAnsi="Times New Roman" w:eastAsia="Lato" w:cs="Times New Roman"/>
        </w:rPr>
        <w:t xml:space="preserve"> of </w:t>
      </w:r>
      <w:r w:rsidRPr="00E24CBF" w:rsidR="00F4112F">
        <w:rPr>
          <w:rFonts w:ascii="Times New Roman" w:hAnsi="Times New Roman" w:eastAsia="Lato" w:cs="Times New Roman"/>
        </w:rPr>
        <w:t>Poland</w:t>
      </w:r>
      <w:r w:rsidRPr="00E24CBF">
        <w:rPr>
          <w:rFonts w:ascii="Times New Roman" w:hAnsi="Times New Roman" w:eastAsia="Lato" w:cs="Times New Roman"/>
        </w:rPr>
        <w:t>.</w:t>
      </w:r>
    </w:p>
    <w:p w:rsidRPr="00E24CBF" w:rsidR="00AD2673" w:rsidP="00A34CBD" w:rsidRDefault="006C4764" w14:paraId="711A15F9" w14:textId="2CD5C055">
      <w:pPr>
        <w:pStyle w:val="ListParagraph"/>
        <w:numPr>
          <w:ilvl w:val="0"/>
          <w:numId w:val="6"/>
        </w:numPr>
        <w:spacing w:after="0" w:line="240" w:lineRule="auto"/>
        <w:rPr>
          <w:rFonts w:ascii="Times New Roman" w:hAnsi="Times New Roman" w:eastAsia="Lato" w:cs="Times New Roman"/>
          <w:b/>
        </w:rPr>
      </w:pPr>
      <w:r w:rsidRPr="00E24CBF">
        <w:rPr>
          <w:rFonts w:ascii="Times New Roman" w:hAnsi="Times New Roman" w:eastAsia="Lato" w:cs="Times New Roman"/>
        </w:rPr>
        <w:t xml:space="preserve">To investigate the </w:t>
      </w:r>
      <w:r w:rsidR="00FD0D3A">
        <w:rPr>
          <w:rFonts w:ascii="Times New Roman" w:hAnsi="Times New Roman" w:eastAsia="Lato" w:cs="Times New Roman"/>
        </w:rPr>
        <w:t>disproportionate</w:t>
      </w:r>
      <w:r w:rsidRPr="00E24CBF">
        <w:rPr>
          <w:rFonts w:ascii="Times New Roman" w:hAnsi="Times New Roman" w:eastAsia="Lato" w:cs="Times New Roman"/>
        </w:rPr>
        <w:t xml:space="preserve"> </w:t>
      </w:r>
      <w:r w:rsidRPr="00E24CBF" w:rsidR="00BF53F1">
        <w:rPr>
          <w:rFonts w:ascii="Times New Roman" w:hAnsi="Times New Roman" w:eastAsia="Lato" w:cs="Times New Roman"/>
        </w:rPr>
        <w:t xml:space="preserve">health </w:t>
      </w:r>
      <w:r w:rsidRPr="00E24CBF">
        <w:rPr>
          <w:rFonts w:ascii="Times New Roman" w:hAnsi="Times New Roman" w:eastAsia="Lato" w:cs="Times New Roman"/>
        </w:rPr>
        <w:t xml:space="preserve">impacts of air pollution in </w:t>
      </w:r>
      <w:r w:rsidRPr="00E24CBF" w:rsidR="00275080">
        <w:rPr>
          <w:rFonts w:ascii="Times New Roman" w:hAnsi="Times New Roman" w:eastAsia="Lato" w:cs="Times New Roman"/>
        </w:rPr>
        <w:t>Poland</w:t>
      </w:r>
      <w:r w:rsidR="00FD0D3A">
        <w:rPr>
          <w:rFonts w:ascii="Times New Roman" w:hAnsi="Times New Roman" w:eastAsia="Lato" w:cs="Times New Roman"/>
        </w:rPr>
        <w:t>.</w:t>
      </w:r>
    </w:p>
    <w:p w:rsidRPr="00E24CBF" w:rsidR="000A309C" w:rsidP="00A34CBD" w:rsidRDefault="000A309C" w14:paraId="2B83FE85" w14:textId="4CA34479">
      <w:pPr>
        <w:pStyle w:val="ListParagraph"/>
        <w:numPr>
          <w:ilvl w:val="0"/>
          <w:numId w:val="6"/>
        </w:numPr>
        <w:spacing w:after="0" w:line="240" w:lineRule="auto"/>
        <w:rPr>
          <w:rFonts w:ascii="Times New Roman" w:hAnsi="Times New Roman" w:eastAsia="Lato" w:cs="Times New Roman"/>
          <w:b/>
          <w:bCs/>
        </w:rPr>
      </w:pPr>
      <w:r w:rsidRPr="00E24CBF">
        <w:rPr>
          <w:rFonts w:ascii="Times New Roman" w:hAnsi="Times New Roman" w:eastAsia="Lato" w:cs="Times New Roman"/>
        </w:rPr>
        <w:t xml:space="preserve">To understand the perception </w:t>
      </w:r>
      <w:r w:rsidRPr="00E24CBF" w:rsidR="007416A6">
        <w:rPr>
          <w:rFonts w:ascii="Times New Roman" w:hAnsi="Times New Roman" w:eastAsia="Lato" w:cs="Times New Roman"/>
        </w:rPr>
        <w:t xml:space="preserve">of </w:t>
      </w:r>
      <w:r w:rsidRPr="00E24CBF" w:rsidR="006A7ED9">
        <w:rPr>
          <w:rFonts w:ascii="Times New Roman" w:hAnsi="Times New Roman" w:eastAsia="Lato" w:cs="Times New Roman"/>
        </w:rPr>
        <w:t xml:space="preserve">Polish residents on </w:t>
      </w:r>
      <w:r w:rsidRPr="00E24CBF" w:rsidR="007416A6">
        <w:rPr>
          <w:rFonts w:ascii="Times New Roman" w:hAnsi="Times New Roman" w:eastAsia="Lato" w:cs="Times New Roman"/>
        </w:rPr>
        <w:t>air pollution</w:t>
      </w:r>
      <w:r w:rsidRPr="00E24CBF" w:rsidR="006A7ED9">
        <w:rPr>
          <w:rFonts w:ascii="Times New Roman" w:hAnsi="Times New Roman" w:eastAsia="Lato" w:cs="Times New Roman"/>
        </w:rPr>
        <w:t xml:space="preserve"> in Poland.</w:t>
      </w:r>
    </w:p>
    <w:p w:rsidRPr="00E24CBF" w:rsidR="00A34CBD" w:rsidP="00A34CBD" w:rsidRDefault="00A34CBD" w14:paraId="260C9DA5" w14:textId="77777777">
      <w:pPr>
        <w:pStyle w:val="ListParagraph"/>
        <w:spacing w:after="0" w:line="240" w:lineRule="auto"/>
        <w:rPr>
          <w:rFonts w:ascii="Times New Roman" w:hAnsi="Times New Roman" w:eastAsia="Lato" w:cs="Times New Roman"/>
          <w:b/>
          <w:bCs/>
        </w:rPr>
      </w:pPr>
    </w:p>
    <w:p w:rsidRPr="00A34CBD" w:rsidR="008F6B7E" w:rsidP="00A34CBD" w:rsidRDefault="00273BEF" w14:paraId="373B6DB0" w14:textId="5535CBF3">
      <w:pPr>
        <w:spacing w:after="0" w:line="240" w:lineRule="auto"/>
        <w:rPr>
          <w:rFonts w:ascii="Times New Roman" w:hAnsi="Times New Roman" w:eastAsia="Lato" w:cs="Times New Roman"/>
          <w:b/>
          <w:bCs/>
          <w:sz w:val="24"/>
          <w:szCs w:val="24"/>
        </w:rPr>
      </w:pPr>
      <w:r w:rsidRPr="00A34CBD">
        <w:rPr>
          <w:rFonts w:ascii="Times New Roman" w:hAnsi="Times New Roman" w:eastAsia="Lato" w:cs="Times New Roman"/>
          <w:b/>
          <w:bCs/>
          <w:sz w:val="24"/>
          <w:szCs w:val="24"/>
        </w:rPr>
        <w:t>Hypothesis:</w:t>
      </w:r>
    </w:p>
    <w:p w:rsidRPr="00E24CBF" w:rsidR="00A04DCE" w:rsidP="00A34CBD" w:rsidRDefault="00273BEF" w14:paraId="7EF95718" w14:textId="71C213CD">
      <w:pPr>
        <w:spacing w:after="0" w:line="240" w:lineRule="auto"/>
        <w:rPr>
          <w:rFonts w:ascii="Times New Roman" w:hAnsi="Times New Roman" w:eastAsia="Lato" w:cs="Times New Roman"/>
        </w:rPr>
      </w:pPr>
      <w:r w:rsidRPr="00E24CBF">
        <w:rPr>
          <w:rFonts w:ascii="Times New Roman" w:hAnsi="Times New Roman" w:eastAsia="Lato" w:cs="Times New Roman"/>
        </w:rPr>
        <w:t>Air pollution is caused by</w:t>
      </w:r>
      <w:r w:rsidRPr="00E24CBF" w:rsidR="00D32692">
        <w:rPr>
          <w:rFonts w:ascii="Times New Roman" w:hAnsi="Times New Roman" w:eastAsia="Lato" w:cs="Times New Roman"/>
        </w:rPr>
        <w:t xml:space="preserve">: </w:t>
      </w:r>
    </w:p>
    <w:p w:rsidRPr="00E24CBF" w:rsidR="00A02DCC" w:rsidP="00A34CBD" w:rsidRDefault="3A048F25" w14:paraId="213DF557" w14:textId="7560A916">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Energy industry</w:t>
      </w:r>
      <w:r w:rsidRPr="00E24CBF" w:rsidR="68C5EE6B">
        <w:rPr>
          <w:rFonts w:ascii="Times New Roman" w:hAnsi="Times New Roman" w:eastAsia="Lato" w:cs="Times New Roman"/>
        </w:rPr>
        <w:t xml:space="preserve"> </w:t>
      </w:r>
      <w:r w:rsidRPr="00E24CBF" w:rsidR="00273BEF">
        <w:rPr>
          <w:rFonts w:ascii="Times New Roman" w:hAnsi="Times New Roman" w:eastAsia="Lato" w:cs="Times New Roman"/>
        </w:rPr>
        <w:t xml:space="preserve"> </w:t>
      </w:r>
    </w:p>
    <w:p w:rsidRPr="00E24CBF" w:rsidR="00273BEF" w:rsidP="00A34CBD" w:rsidRDefault="1C42836A" w14:paraId="4D55AF5C" w14:textId="20DCABB7">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M</w:t>
      </w:r>
      <w:r w:rsidRPr="00E24CBF" w:rsidR="00273BEF">
        <w:rPr>
          <w:rFonts w:ascii="Times New Roman" w:hAnsi="Times New Roman" w:eastAsia="Lato" w:cs="Times New Roman"/>
        </w:rPr>
        <w:t>otor vehicles</w:t>
      </w:r>
      <w:r w:rsidRPr="00E24CBF" w:rsidR="01087571">
        <w:rPr>
          <w:rFonts w:ascii="Times New Roman" w:hAnsi="Times New Roman" w:eastAsia="Lato" w:cs="Times New Roman"/>
        </w:rPr>
        <w:t>/traffic</w:t>
      </w:r>
    </w:p>
    <w:p w:rsidRPr="00E24CBF" w:rsidR="00A02DCC" w:rsidP="00A34CBD" w:rsidRDefault="209F672A" w14:paraId="15CD5F74" w14:textId="1CE53DA7">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A</w:t>
      </w:r>
      <w:r w:rsidRPr="00E24CBF" w:rsidR="00A02DCC">
        <w:rPr>
          <w:rFonts w:ascii="Times New Roman" w:hAnsi="Times New Roman" w:eastAsia="Lato" w:cs="Times New Roman"/>
        </w:rPr>
        <w:t>gricultur</w:t>
      </w:r>
      <w:r w:rsidR="003A278D">
        <w:rPr>
          <w:rFonts w:ascii="Times New Roman" w:hAnsi="Times New Roman" w:eastAsia="Lato" w:cs="Times New Roman"/>
        </w:rPr>
        <w:t>al activities</w:t>
      </w:r>
      <w:r w:rsidRPr="00E24CBF" w:rsidR="2EC3F8C3">
        <w:rPr>
          <w:rFonts w:ascii="Times New Roman" w:hAnsi="Times New Roman" w:eastAsia="Lato" w:cs="Times New Roman"/>
        </w:rPr>
        <w:t xml:space="preserve"> </w:t>
      </w:r>
    </w:p>
    <w:p w:rsidRPr="00E24CBF" w:rsidR="00D32692" w:rsidP="00A34CBD" w:rsidRDefault="3361B11E" w14:paraId="46672E95" w14:textId="361D7AE3">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Forest </w:t>
      </w:r>
      <w:r w:rsidRPr="00E24CBF" w:rsidR="509B88A0">
        <w:rPr>
          <w:rFonts w:ascii="Times New Roman" w:hAnsi="Times New Roman" w:eastAsia="Lato" w:cs="Times New Roman"/>
        </w:rPr>
        <w:t>F</w:t>
      </w:r>
      <w:r w:rsidRPr="00E24CBF" w:rsidR="3BBA2290">
        <w:rPr>
          <w:rFonts w:ascii="Times New Roman" w:hAnsi="Times New Roman" w:eastAsia="Lato" w:cs="Times New Roman"/>
        </w:rPr>
        <w:t>ire</w:t>
      </w:r>
      <w:r w:rsidRPr="00E24CBF" w:rsidR="1D969F7A">
        <w:rPr>
          <w:rFonts w:ascii="Times New Roman" w:hAnsi="Times New Roman" w:eastAsia="Lato" w:cs="Times New Roman"/>
        </w:rPr>
        <w:t xml:space="preserve"> </w:t>
      </w:r>
    </w:p>
    <w:p w:rsidRPr="00A34CBD" w:rsidR="00A34CBD" w:rsidP="00A34CBD" w:rsidRDefault="00A34CBD" w14:paraId="5DEF3C47" w14:textId="77777777">
      <w:pPr>
        <w:pStyle w:val="ListParagraph"/>
        <w:spacing w:after="0" w:line="240" w:lineRule="auto"/>
        <w:ind w:left="1440"/>
        <w:rPr>
          <w:rFonts w:ascii="Times New Roman" w:hAnsi="Times New Roman" w:eastAsia="Lato" w:cs="Times New Roman"/>
          <w:sz w:val="20"/>
          <w:szCs w:val="20"/>
        </w:rPr>
      </w:pPr>
    </w:p>
    <w:p w:rsidRPr="00A90B3B" w:rsidR="78571DF4" w:rsidP="00A34CBD" w:rsidRDefault="0047254D" w14:paraId="4C23743D" w14:textId="30EAA9BF">
      <w:pPr>
        <w:spacing w:after="0" w:line="240" w:lineRule="auto"/>
        <w:rPr>
          <w:rFonts w:ascii="Times New Roman" w:hAnsi="Times New Roman" w:eastAsia="Lato" w:cs="Times New Roman"/>
          <w:b/>
          <w:bCs/>
          <w:sz w:val="28"/>
          <w:szCs w:val="28"/>
        </w:rPr>
      </w:pPr>
      <w:r w:rsidRPr="00A90B3B">
        <w:rPr>
          <w:rFonts w:ascii="Times New Roman" w:hAnsi="Times New Roman" w:eastAsia="Lato" w:cs="Times New Roman"/>
          <w:b/>
          <w:bCs/>
          <w:sz w:val="28"/>
          <w:szCs w:val="28"/>
        </w:rPr>
        <w:t>Methodology</w:t>
      </w:r>
    </w:p>
    <w:p w:rsidRPr="00E24CBF" w:rsidR="00A34CBD" w:rsidP="00EE756E" w:rsidRDefault="00D4259E" w14:paraId="25003713" w14:textId="7CC0E60E">
      <w:pPr>
        <w:pStyle w:val="ListParagraph"/>
        <w:keepNext/>
        <w:numPr>
          <w:ilvl w:val="0"/>
          <w:numId w:val="20"/>
        </w:numPr>
        <w:spacing w:after="0" w:line="240" w:lineRule="auto"/>
      </w:pPr>
      <w:r w:rsidRPr="00E24CBF">
        <w:rPr>
          <w:rFonts w:ascii="Times New Roman" w:hAnsi="Times New Roman" w:eastAsia="Lato" w:cs="Times New Roman"/>
        </w:rPr>
        <w:t xml:space="preserve">The study area chosen for this project </w:t>
      </w:r>
      <w:r w:rsidRPr="00E24CBF" w:rsidR="2E24CE06">
        <w:rPr>
          <w:rFonts w:ascii="Times New Roman" w:hAnsi="Times New Roman" w:eastAsia="Lato" w:cs="Times New Roman"/>
        </w:rPr>
        <w:t>is Po</w:t>
      </w:r>
      <w:r w:rsidRPr="00E24CBF" w:rsidR="00F02418">
        <w:rPr>
          <w:rFonts w:ascii="Times New Roman" w:hAnsi="Times New Roman" w:eastAsia="Lato" w:cs="Times New Roman"/>
        </w:rPr>
        <w:t>land.</w:t>
      </w:r>
      <w:r w:rsidRPr="00E24CBF" w:rsidR="008253DA">
        <w:rPr>
          <w:rFonts w:ascii="Times New Roman" w:hAnsi="Times New Roman" w:eastAsia="Lato" w:cs="Times New Roman"/>
        </w:rPr>
        <w:t xml:space="preserve"> </w:t>
      </w:r>
    </w:p>
    <w:p w:rsidRPr="00E24CBF" w:rsidR="0047254D" w:rsidP="00A34CBD" w:rsidRDefault="0047254D" w14:paraId="4BEDBCF9" w14:textId="1063E899">
      <w:pPr>
        <w:pStyle w:val="ListParagraph"/>
        <w:numPr>
          <w:ilvl w:val="0"/>
          <w:numId w:val="20"/>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Data needed and strategy to </w:t>
      </w:r>
      <w:r w:rsidRPr="00E24CBF" w:rsidR="00304966">
        <w:rPr>
          <w:rFonts w:ascii="Times New Roman" w:hAnsi="Times New Roman" w:eastAsia="Lato" w:cs="Times New Roman"/>
        </w:rPr>
        <w:t>acquire</w:t>
      </w:r>
      <w:r w:rsidRPr="00E24CBF">
        <w:rPr>
          <w:rFonts w:ascii="Times New Roman" w:hAnsi="Times New Roman" w:eastAsia="Lato" w:cs="Times New Roman"/>
        </w:rPr>
        <w:t xml:space="preserve"> this data</w:t>
      </w:r>
      <w:r w:rsidRPr="00E24CBF" w:rsidR="003718C8">
        <w:rPr>
          <w:rFonts w:ascii="Times New Roman" w:hAnsi="Times New Roman" w:eastAsia="Lato" w:cs="Times New Roman"/>
        </w:rPr>
        <w:t xml:space="preserve">: </w:t>
      </w:r>
    </w:p>
    <w:p w:rsidRPr="00E24CBF" w:rsidR="007502AA" w:rsidP="00A34CBD" w:rsidRDefault="008969B9" w14:paraId="7012155F" w14:textId="638D455A">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Strategy: Download the data</w:t>
      </w:r>
      <w:r w:rsidRPr="00E24CBF" w:rsidR="00F6635A">
        <w:rPr>
          <w:rFonts w:ascii="Times New Roman" w:hAnsi="Times New Roman" w:eastAsia="Lato" w:cs="Times New Roman"/>
        </w:rPr>
        <w:t xml:space="preserve"> or use API to call data</w:t>
      </w:r>
      <w:r w:rsidRPr="00E24CBF" w:rsidR="4AF77FB0">
        <w:rPr>
          <w:rFonts w:ascii="Times New Roman" w:hAnsi="Times New Roman" w:eastAsia="Lato" w:cs="Times New Roman"/>
        </w:rPr>
        <w:t xml:space="preserve"> from portals. For social media data, use web scrapers.</w:t>
      </w:r>
    </w:p>
    <w:p w:rsidR="008969B9" w:rsidP="00A34CBD" w:rsidRDefault="00122CAC" w14:paraId="6DD135A5" w14:textId="34B9EFEA">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Air Quality</w:t>
      </w:r>
      <w:r w:rsidRPr="00E24CBF" w:rsidR="009A4722">
        <w:rPr>
          <w:rFonts w:ascii="Times New Roman" w:hAnsi="Times New Roman" w:eastAsia="Lato" w:cs="Times New Roman"/>
        </w:rPr>
        <w:t xml:space="preserve"> </w:t>
      </w:r>
      <w:r w:rsidRPr="00E24CBF" w:rsidR="00606FC5">
        <w:rPr>
          <w:rFonts w:ascii="Times New Roman" w:hAnsi="Times New Roman" w:eastAsia="Lato" w:cs="Times New Roman"/>
        </w:rPr>
        <w:t>– AQI, Pollutants</w:t>
      </w:r>
      <w:r w:rsidRPr="00E24CBF" w:rsidR="00534B2B">
        <w:rPr>
          <w:rFonts w:ascii="Times New Roman" w:hAnsi="Times New Roman" w:eastAsia="Lato" w:cs="Times New Roman"/>
        </w:rPr>
        <w:t xml:space="preserve"> with locations</w:t>
      </w:r>
    </w:p>
    <w:p w:rsidRPr="00E24CBF" w:rsidR="0026224D" w:rsidP="00A34CBD" w:rsidRDefault="0026224D" w14:paraId="0190A17B" w14:textId="6FB397A9">
      <w:pPr>
        <w:pStyle w:val="ListParagraph"/>
        <w:numPr>
          <w:ilvl w:val="1"/>
          <w:numId w:val="4"/>
        </w:numPr>
        <w:spacing w:after="0" w:line="240" w:lineRule="auto"/>
        <w:rPr>
          <w:rFonts w:ascii="Times New Roman" w:hAnsi="Times New Roman" w:eastAsia="Lato" w:cs="Times New Roman"/>
        </w:rPr>
      </w:pPr>
      <w:r>
        <w:rPr>
          <w:rFonts w:ascii="Times New Roman" w:hAnsi="Times New Roman" w:eastAsia="Lato" w:cs="Times New Roman"/>
        </w:rPr>
        <w:t>Wind Direction</w:t>
      </w:r>
    </w:p>
    <w:p w:rsidRPr="00E24CBF" w:rsidR="00333F3D" w:rsidP="00A34CBD" w:rsidRDefault="000C6369" w14:paraId="4BE62CFC" w14:textId="13A74C2E">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Power Plants</w:t>
      </w:r>
      <w:r w:rsidRPr="00E24CBF" w:rsidR="009A4722">
        <w:rPr>
          <w:rFonts w:ascii="Times New Roman" w:hAnsi="Times New Roman" w:eastAsia="Lato" w:cs="Times New Roman"/>
        </w:rPr>
        <w:t xml:space="preserve"> </w:t>
      </w:r>
      <w:r w:rsidRPr="00E24CBF" w:rsidR="00432200">
        <w:rPr>
          <w:rFonts w:ascii="Times New Roman" w:hAnsi="Times New Roman" w:eastAsia="Lato" w:cs="Times New Roman"/>
        </w:rPr>
        <w:t>– with location</w:t>
      </w:r>
    </w:p>
    <w:p w:rsidRPr="00E24CBF" w:rsidR="00432200" w:rsidP="00A34CBD" w:rsidRDefault="006A0B44" w14:paraId="5872E790" w14:textId="142247F9">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Land use </w:t>
      </w:r>
    </w:p>
    <w:p w:rsidRPr="00E24CBF" w:rsidR="006A0B44" w:rsidP="00A34CBD" w:rsidRDefault="009A4722" w14:paraId="16781B68" w14:textId="462EC364">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Forest Fire</w:t>
      </w:r>
    </w:p>
    <w:p w:rsidRPr="00E24CBF" w:rsidR="00065F57" w:rsidP="00A34CBD" w:rsidRDefault="00181527" w14:paraId="29C12D05" w14:textId="6C938C4C">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Traff</w:t>
      </w:r>
      <w:r w:rsidRPr="00E24CBF" w:rsidR="00065F57">
        <w:rPr>
          <w:rFonts w:ascii="Times New Roman" w:hAnsi="Times New Roman" w:eastAsia="Lato" w:cs="Times New Roman"/>
        </w:rPr>
        <w:t>ic Movement</w:t>
      </w:r>
    </w:p>
    <w:p w:rsidRPr="00E24CBF" w:rsidR="00F4112F" w:rsidP="00A34CBD" w:rsidRDefault="00F4112F" w14:paraId="03A01C03" w14:textId="12600A23">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Respiratory illness data</w:t>
      </w:r>
      <w:r w:rsidRPr="00E24CBF" w:rsidR="003A2EA2">
        <w:rPr>
          <w:rFonts w:ascii="Times New Roman" w:hAnsi="Times New Roman" w:eastAsia="Lato" w:cs="Times New Roman"/>
        </w:rPr>
        <w:t xml:space="preserve"> – medical data, mask</w:t>
      </w:r>
      <w:r w:rsidRPr="00E24CBF" w:rsidR="001B17A7">
        <w:rPr>
          <w:rFonts w:ascii="Times New Roman" w:hAnsi="Times New Roman" w:eastAsia="Lato" w:cs="Times New Roman"/>
        </w:rPr>
        <w:t xml:space="preserve"> </w:t>
      </w:r>
      <w:r w:rsidRPr="00E24CBF" w:rsidR="005F0744">
        <w:rPr>
          <w:rFonts w:ascii="Times New Roman" w:hAnsi="Times New Roman" w:eastAsia="Lato" w:cs="Times New Roman"/>
        </w:rPr>
        <w:t>s</w:t>
      </w:r>
      <w:r w:rsidRPr="00E24CBF" w:rsidR="00076259">
        <w:rPr>
          <w:rFonts w:ascii="Times New Roman" w:hAnsi="Times New Roman" w:eastAsia="Lato" w:cs="Times New Roman"/>
        </w:rPr>
        <w:t xml:space="preserve">old </w:t>
      </w:r>
      <w:proofErr w:type="gramStart"/>
      <w:r w:rsidRPr="00E24CBF" w:rsidR="00076259">
        <w:rPr>
          <w:rFonts w:ascii="Times New Roman" w:hAnsi="Times New Roman" w:eastAsia="Lato" w:cs="Times New Roman"/>
        </w:rPr>
        <w:t>data</w:t>
      </w:r>
      <w:proofErr w:type="gramEnd"/>
    </w:p>
    <w:p w:rsidRPr="00E24CBF" w:rsidR="00B015FF" w:rsidP="00A34CBD" w:rsidRDefault="00B015FF" w14:paraId="12353FEA" w14:textId="3500DEB4">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Demographic data</w:t>
      </w:r>
    </w:p>
    <w:p w:rsidRPr="00E24CBF" w:rsidR="006225A9" w:rsidP="00A34CBD" w:rsidRDefault="00923FF0" w14:paraId="556D0CAA" w14:textId="1B1375E5">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Social media </w:t>
      </w:r>
      <w:r w:rsidRPr="00E24CBF" w:rsidR="00535A5F">
        <w:rPr>
          <w:rFonts w:ascii="Times New Roman" w:hAnsi="Times New Roman" w:eastAsia="Lato" w:cs="Times New Roman"/>
        </w:rPr>
        <w:t>–</w:t>
      </w:r>
      <w:r w:rsidRPr="00E24CBF">
        <w:rPr>
          <w:rFonts w:ascii="Times New Roman" w:hAnsi="Times New Roman" w:eastAsia="Lato" w:cs="Times New Roman"/>
        </w:rPr>
        <w:t xml:space="preserve"> Opinions</w:t>
      </w:r>
    </w:p>
    <w:p w:rsidRPr="00A34CBD" w:rsidR="00A34CBD" w:rsidP="00A34CBD" w:rsidRDefault="00A34CBD" w14:paraId="6485943C" w14:textId="77777777">
      <w:pPr>
        <w:pStyle w:val="ListParagraph"/>
        <w:spacing w:after="0" w:line="240" w:lineRule="auto"/>
        <w:ind w:left="1440"/>
        <w:rPr>
          <w:rFonts w:ascii="Times New Roman" w:hAnsi="Times New Roman" w:eastAsia="Lato" w:cs="Times New Roman"/>
          <w:sz w:val="20"/>
          <w:szCs w:val="20"/>
        </w:rPr>
      </w:pPr>
    </w:p>
    <w:p w:rsidRPr="00E24CBF" w:rsidR="00392A93" w:rsidP="00A34CBD" w:rsidRDefault="0047254D" w14:paraId="04FB04D0" w14:textId="77777777">
      <w:pPr>
        <w:pStyle w:val="ListParagraph"/>
        <w:numPr>
          <w:ilvl w:val="0"/>
          <w:numId w:val="4"/>
        </w:numPr>
        <w:spacing w:after="0" w:line="240" w:lineRule="auto"/>
        <w:rPr>
          <w:rFonts w:ascii="Times New Roman" w:hAnsi="Times New Roman" w:eastAsia="Lato" w:cs="Times New Roman"/>
          <w:b/>
          <w:bCs/>
        </w:rPr>
      </w:pPr>
      <w:r w:rsidRPr="00E24CBF">
        <w:rPr>
          <w:rFonts w:ascii="Times New Roman" w:hAnsi="Times New Roman" w:eastAsia="Lato" w:cs="Times New Roman"/>
        </w:rPr>
        <w:t xml:space="preserve">Proposed approach and techniques used for analyses and </w:t>
      </w:r>
      <w:r w:rsidRPr="00E24CBF" w:rsidR="002E5B12">
        <w:rPr>
          <w:rFonts w:ascii="Times New Roman" w:hAnsi="Times New Roman" w:eastAsia="Lato" w:cs="Times New Roman"/>
        </w:rPr>
        <w:t>visualization.</w:t>
      </w:r>
    </w:p>
    <w:p w:rsidRPr="00E24CBF" w:rsidR="0047254D" w:rsidP="00A34CBD" w:rsidRDefault="00A37C39" w14:paraId="624423C6" w14:textId="3C7D010F">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Geospatial </w:t>
      </w:r>
      <w:r w:rsidRPr="00E24CBF" w:rsidR="00D425E3">
        <w:rPr>
          <w:rFonts w:ascii="Times New Roman" w:hAnsi="Times New Roman" w:eastAsia="Lato" w:cs="Times New Roman"/>
        </w:rPr>
        <w:t xml:space="preserve">Analysis </w:t>
      </w:r>
      <w:r w:rsidR="00036CC1">
        <w:rPr>
          <w:rFonts w:ascii="Times New Roman" w:hAnsi="Times New Roman" w:eastAsia="Lato" w:cs="Times New Roman"/>
        </w:rPr>
        <w:t xml:space="preserve">to find geospatial correlation between the </w:t>
      </w:r>
      <w:r w:rsidR="00A30B81">
        <w:rPr>
          <w:rFonts w:ascii="Times New Roman" w:hAnsi="Times New Roman" w:eastAsia="Lato" w:cs="Times New Roman"/>
        </w:rPr>
        <w:t>factors</w:t>
      </w:r>
      <w:r w:rsidR="00036CC1">
        <w:rPr>
          <w:rFonts w:ascii="Times New Roman" w:hAnsi="Times New Roman" w:eastAsia="Lato" w:cs="Times New Roman"/>
        </w:rPr>
        <w:t xml:space="preserve"> and the </w:t>
      </w:r>
      <w:r w:rsidR="00F965AD">
        <w:rPr>
          <w:rFonts w:ascii="Times New Roman" w:hAnsi="Times New Roman" w:eastAsia="Lato" w:cs="Times New Roman"/>
        </w:rPr>
        <w:t>air quality</w:t>
      </w:r>
      <w:r w:rsidRPr="00E24CBF" w:rsidR="00D425E3">
        <w:rPr>
          <w:rFonts w:ascii="Times New Roman" w:hAnsi="Times New Roman" w:eastAsia="Lato" w:cs="Times New Roman"/>
        </w:rPr>
        <w:t xml:space="preserve">– </w:t>
      </w:r>
      <w:r w:rsidRPr="00E24CBF" w:rsidR="5810552D">
        <w:rPr>
          <w:rFonts w:ascii="Times New Roman" w:hAnsi="Times New Roman" w:eastAsia="Lato" w:cs="Times New Roman"/>
        </w:rPr>
        <w:t xml:space="preserve">GeoDa, </w:t>
      </w:r>
      <w:proofErr w:type="spellStart"/>
      <w:r w:rsidRPr="00E24CBF" w:rsidR="24C5719E">
        <w:rPr>
          <w:rFonts w:ascii="Times New Roman" w:hAnsi="Times New Roman" w:eastAsia="Lato" w:cs="Times New Roman"/>
        </w:rPr>
        <w:t>GeoPandas</w:t>
      </w:r>
      <w:proofErr w:type="spellEnd"/>
      <w:r w:rsidRPr="00E24CBF" w:rsidR="24C5719E">
        <w:rPr>
          <w:rFonts w:ascii="Times New Roman" w:hAnsi="Times New Roman" w:eastAsia="Lato" w:cs="Times New Roman"/>
        </w:rPr>
        <w:t>,</w:t>
      </w:r>
      <w:r w:rsidRPr="00E24CBF" w:rsidR="5810552D">
        <w:rPr>
          <w:rFonts w:ascii="Times New Roman" w:hAnsi="Times New Roman" w:eastAsia="Lato" w:cs="Times New Roman"/>
        </w:rPr>
        <w:t xml:space="preserve"> QGIS</w:t>
      </w:r>
      <w:r w:rsidRPr="00E24CBF" w:rsidR="3EF50397">
        <w:rPr>
          <w:rFonts w:ascii="Times New Roman" w:hAnsi="Times New Roman" w:eastAsia="Lato" w:cs="Times New Roman"/>
        </w:rPr>
        <w:t xml:space="preserve">, ArcGIS, </w:t>
      </w:r>
    </w:p>
    <w:p w:rsidRPr="00E24CBF" w:rsidR="003B10A8" w:rsidP="00A34CBD" w:rsidRDefault="001372DA" w14:paraId="0A8A9CDD" w14:textId="6163DFDB">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Statistical Analysis </w:t>
      </w:r>
      <w:r w:rsidR="00F965AD">
        <w:rPr>
          <w:rFonts w:ascii="Times New Roman" w:hAnsi="Times New Roman" w:eastAsia="Lato" w:cs="Times New Roman"/>
        </w:rPr>
        <w:t xml:space="preserve">to find the correlation between </w:t>
      </w:r>
      <w:r w:rsidR="00B42BE1">
        <w:rPr>
          <w:rFonts w:ascii="Times New Roman" w:hAnsi="Times New Roman" w:eastAsia="Lato" w:cs="Times New Roman"/>
        </w:rPr>
        <w:t>air quality and health impacts</w:t>
      </w:r>
      <w:r w:rsidR="00E426CE">
        <w:rPr>
          <w:rFonts w:ascii="Times New Roman" w:hAnsi="Times New Roman" w:eastAsia="Lato" w:cs="Times New Roman"/>
        </w:rPr>
        <w:t xml:space="preserve"> </w:t>
      </w:r>
      <w:r w:rsidRPr="00E24CBF">
        <w:rPr>
          <w:rFonts w:ascii="Times New Roman" w:hAnsi="Times New Roman" w:eastAsia="Lato" w:cs="Times New Roman"/>
        </w:rPr>
        <w:t xml:space="preserve">– </w:t>
      </w:r>
      <w:r w:rsidRPr="00E24CBF" w:rsidR="50C2ADC1">
        <w:rPr>
          <w:rFonts w:ascii="Times New Roman" w:hAnsi="Times New Roman" w:eastAsia="Lato" w:cs="Times New Roman"/>
        </w:rPr>
        <w:t>Pandas</w:t>
      </w:r>
      <w:r w:rsidRPr="00E24CBF" w:rsidR="1B5BDCAC">
        <w:rPr>
          <w:rFonts w:ascii="Times New Roman" w:hAnsi="Times New Roman" w:eastAsia="Lato" w:cs="Times New Roman"/>
        </w:rPr>
        <w:t xml:space="preserve">, </w:t>
      </w:r>
      <w:r w:rsidRPr="00E24CBF" w:rsidR="5E381FCE">
        <w:rPr>
          <w:rFonts w:ascii="Times New Roman" w:hAnsi="Times New Roman" w:eastAsia="Lato" w:cs="Times New Roman"/>
        </w:rPr>
        <w:t>Machine Learning</w:t>
      </w:r>
    </w:p>
    <w:p w:rsidRPr="00E24CBF" w:rsidR="008F7644" w:rsidP="00A34CBD" w:rsidRDefault="009124C9" w14:paraId="076B16E8" w14:textId="4D32FAB7">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Sentiment Analysis </w:t>
      </w:r>
      <w:r w:rsidR="00E426CE">
        <w:rPr>
          <w:rFonts w:ascii="Times New Roman" w:hAnsi="Times New Roman" w:eastAsia="Lato" w:cs="Times New Roman"/>
        </w:rPr>
        <w:t xml:space="preserve">to find perception of residents on air pollution </w:t>
      </w:r>
      <w:r w:rsidRPr="00E24CBF">
        <w:rPr>
          <w:rFonts w:ascii="Times New Roman" w:hAnsi="Times New Roman" w:eastAsia="Lato" w:cs="Times New Roman"/>
        </w:rPr>
        <w:t xml:space="preserve">– </w:t>
      </w:r>
      <w:r w:rsidRPr="00E24CBF" w:rsidR="4DDAB073">
        <w:rPr>
          <w:rFonts w:ascii="Times New Roman" w:hAnsi="Times New Roman" w:eastAsia="Lato" w:cs="Times New Roman"/>
        </w:rPr>
        <w:t>Pattern, BERT</w:t>
      </w:r>
      <w:r w:rsidRPr="00E24CBF" w:rsidR="264E1EAF">
        <w:rPr>
          <w:rFonts w:ascii="Times New Roman" w:hAnsi="Times New Roman" w:eastAsia="Lato" w:cs="Times New Roman"/>
        </w:rPr>
        <w:t xml:space="preserve">, </w:t>
      </w:r>
      <w:proofErr w:type="spellStart"/>
      <w:r w:rsidRPr="00E24CBF" w:rsidR="264E1EAF">
        <w:rPr>
          <w:rFonts w:ascii="Times New Roman" w:hAnsi="Times New Roman" w:eastAsia="Lato" w:cs="Times New Roman"/>
        </w:rPr>
        <w:t>TextBlob</w:t>
      </w:r>
      <w:proofErr w:type="spellEnd"/>
    </w:p>
    <w:p w:rsidRPr="00E24CBF" w:rsidR="00723556" w:rsidP="00A34CBD" w:rsidRDefault="003D6955" w14:paraId="7559C590" w14:textId="0C37925B">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Mapping </w:t>
      </w:r>
      <w:r w:rsidR="00DB0F84">
        <w:rPr>
          <w:rFonts w:ascii="Times New Roman" w:hAnsi="Times New Roman" w:eastAsia="Lato" w:cs="Times New Roman"/>
        </w:rPr>
        <w:t xml:space="preserve">to visualize the results </w:t>
      </w:r>
      <w:r w:rsidRPr="00E24CBF">
        <w:rPr>
          <w:rFonts w:ascii="Times New Roman" w:hAnsi="Times New Roman" w:eastAsia="Lato" w:cs="Times New Roman"/>
        </w:rPr>
        <w:t xml:space="preserve">– </w:t>
      </w:r>
      <w:r w:rsidRPr="00E24CBF" w:rsidR="659AC499">
        <w:rPr>
          <w:rFonts w:ascii="Times New Roman" w:hAnsi="Times New Roman" w:eastAsia="Lato" w:cs="Times New Roman"/>
        </w:rPr>
        <w:t>ArcGIS, QGIS</w:t>
      </w:r>
    </w:p>
    <w:p w:rsidR="00A34CBD" w:rsidP="0BE451BA" w:rsidRDefault="005A4CFD" w14:paraId="358A4BF3" w14:textId="3AA67FBB">
      <w:pPr>
        <w:pStyle w:val="ListParagraph"/>
        <w:numPr>
          <w:ilvl w:val="1"/>
          <w:numId w:val="4"/>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Graphs </w:t>
      </w:r>
      <w:r w:rsidR="00DB0F84">
        <w:rPr>
          <w:rFonts w:ascii="Times New Roman" w:hAnsi="Times New Roman" w:eastAsia="Lato" w:cs="Times New Roman"/>
        </w:rPr>
        <w:t xml:space="preserve">to visualize the results </w:t>
      </w:r>
      <w:r w:rsidRPr="00E24CBF" w:rsidR="00E02F8D">
        <w:rPr>
          <w:rFonts w:ascii="Times New Roman" w:hAnsi="Times New Roman" w:eastAsia="Lato" w:cs="Times New Roman"/>
        </w:rPr>
        <w:t>–</w:t>
      </w:r>
      <w:r w:rsidRPr="00E24CBF">
        <w:rPr>
          <w:rFonts w:ascii="Times New Roman" w:hAnsi="Times New Roman" w:eastAsia="Lato" w:cs="Times New Roman"/>
        </w:rPr>
        <w:t xml:space="preserve"> </w:t>
      </w:r>
      <w:proofErr w:type="gramStart"/>
      <w:r w:rsidRPr="00E24CBF" w:rsidR="75184CBD">
        <w:rPr>
          <w:rFonts w:ascii="Times New Roman" w:hAnsi="Times New Roman" w:eastAsia="Lato" w:cs="Times New Roman"/>
        </w:rPr>
        <w:t>Matplotl</w:t>
      </w:r>
      <w:r w:rsidRPr="00E24CBF" w:rsidR="000D33E3">
        <w:rPr>
          <w:rFonts w:ascii="Times New Roman" w:hAnsi="Times New Roman" w:eastAsia="Lato" w:cs="Times New Roman"/>
        </w:rPr>
        <w:t>i</w:t>
      </w:r>
      <w:r w:rsidRPr="00E24CBF" w:rsidR="75184CBD">
        <w:rPr>
          <w:rFonts w:ascii="Times New Roman" w:hAnsi="Times New Roman" w:eastAsia="Lato" w:cs="Times New Roman"/>
        </w:rPr>
        <w:t>b</w:t>
      </w:r>
      <w:proofErr w:type="gramEnd"/>
    </w:p>
    <w:p w:rsidRPr="00E24CBF" w:rsidR="00DB0F84" w:rsidP="0BE451BA" w:rsidRDefault="00DB0F84" w14:paraId="40641C97" w14:textId="1E6073F7">
      <w:pPr>
        <w:pStyle w:val="ListParagraph"/>
        <w:numPr>
          <w:ilvl w:val="1"/>
          <w:numId w:val="4"/>
        </w:numPr>
        <w:spacing w:after="0" w:line="240" w:lineRule="auto"/>
        <w:rPr>
          <w:rFonts w:ascii="Times New Roman" w:hAnsi="Times New Roman" w:eastAsia="Lato" w:cs="Times New Roman"/>
        </w:rPr>
      </w:pPr>
      <w:r>
        <w:rPr>
          <w:rFonts w:ascii="Times New Roman" w:hAnsi="Times New Roman" w:eastAsia="Lato" w:cs="Times New Roman"/>
        </w:rPr>
        <w:t>Story Map to present the results – ArcGIS Pro</w:t>
      </w:r>
    </w:p>
    <w:p w:rsidR="05C177A3" w:rsidP="05C177A3" w:rsidRDefault="05C177A3" w14:paraId="0EC89F77" w14:textId="4FA52547">
      <w:pPr>
        <w:spacing w:after="0" w:line="240" w:lineRule="auto"/>
        <w:rPr>
          <w:rFonts w:ascii="Times New Roman" w:hAnsi="Times New Roman" w:eastAsia="Lato" w:cs="Times New Roman"/>
          <w:b/>
          <w:bCs/>
          <w:sz w:val="24"/>
          <w:szCs w:val="24"/>
        </w:rPr>
      </w:pPr>
    </w:p>
    <w:p w:rsidRPr="00A34CBD" w:rsidR="00D15B02" w:rsidP="00A34CBD" w:rsidRDefault="004C7D44" w14:paraId="676EADB8" w14:textId="4DEA0165">
      <w:pPr>
        <w:spacing w:after="0" w:line="240" w:lineRule="auto"/>
        <w:rPr>
          <w:rFonts w:ascii="Times New Roman" w:hAnsi="Times New Roman" w:eastAsia="Lato" w:cs="Times New Roman"/>
          <w:b/>
          <w:bCs/>
          <w:sz w:val="24"/>
          <w:szCs w:val="24"/>
        </w:rPr>
      </w:pPr>
      <w:r>
        <w:rPr>
          <w:rFonts w:ascii="Times New Roman" w:hAnsi="Times New Roman" w:eastAsia="Lato" w:cs="Times New Roman"/>
          <w:b/>
          <w:bCs/>
          <w:sz w:val="24"/>
          <w:szCs w:val="24"/>
        </w:rPr>
        <w:t xml:space="preserve">Societal and </w:t>
      </w:r>
      <w:r w:rsidRPr="00A34CBD" w:rsidR="00D15B02">
        <w:rPr>
          <w:rFonts w:ascii="Times New Roman" w:hAnsi="Times New Roman" w:eastAsia="Lato" w:cs="Times New Roman"/>
          <w:b/>
          <w:bCs/>
          <w:sz w:val="24"/>
          <w:szCs w:val="24"/>
        </w:rPr>
        <w:t>Ethical</w:t>
      </w:r>
      <w:r w:rsidRPr="00A34CBD" w:rsidR="00696527">
        <w:rPr>
          <w:rFonts w:ascii="Times New Roman" w:hAnsi="Times New Roman" w:eastAsia="Lato" w:cs="Times New Roman"/>
          <w:b/>
          <w:bCs/>
          <w:sz w:val="24"/>
          <w:szCs w:val="24"/>
        </w:rPr>
        <w:t>/Privacy</w:t>
      </w:r>
      <w:r w:rsidRPr="00A34CBD" w:rsidR="00D15B02">
        <w:rPr>
          <w:rFonts w:ascii="Times New Roman" w:hAnsi="Times New Roman" w:eastAsia="Lato" w:cs="Times New Roman"/>
          <w:b/>
          <w:bCs/>
          <w:sz w:val="24"/>
          <w:szCs w:val="24"/>
        </w:rPr>
        <w:t xml:space="preserve"> </w:t>
      </w:r>
      <w:r w:rsidRPr="00A34CBD" w:rsidR="00696527">
        <w:rPr>
          <w:rFonts w:ascii="Times New Roman" w:hAnsi="Times New Roman" w:eastAsia="Lato" w:cs="Times New Roman"/>
          <w:b/>
          <w:bCs/>
          <w:sz w:val="24"/>
          <w:szCs w:val="24"/>
        </w:rPr>
        <w:t>Issues</w:t>
      </w:r>
    </w:p>
    <w:p w:rsidR="00D01CBE" w:rsidP="00D01CBE" w:rsidRDefault="00D01CBE" w14:paraId="0B0861C1" w14:textId="77777777">
      <w:pPr>
        <w:pStyle w:val="ListParagraph"/>
        <w:numPr>
          <w:ilvl w:val="0"/>
          <w:numId w:val="22"/>
        </w:numPr>
        <w:spacing w:after="0" w:line="240" w:lineRule="auto"/>
        <w:jc w:val="both"/>
        <w:rPr>
          <w:rFonts w:ascii="Times New Roman" w:hAnsi="Times New Roman" w:eastAsia="Lato" w:cs="Times New Roman"/>
        </w:rPr>
      </w:pPr>
      <w:r w:rsidRPr="00D01CBE">
        <w:rPr>
          <w:rFonts w:ascii="Times New Roman" w:hAnsi="Times New Roman" w:eastAsia="Lato" w:cs="Times New Roman"/>
        </w:rPr>
        <w:t>What societal issues will your project address?</w:t>
      </w:r>
    </w:p>
    <w:p w:rsidRPr="00D01CBE" w:rsidR="00D01CBE" w:rsidP="00D01CBE" w:rsidRDefault="00D01CBE" w14:paraId="5B9AE7E7" w14:textId="77777777">
      <w:pPr>
        <w:pStyle w:val="ListParagraph"/>
        <w:numPr>
          <w:ilvl w:val="0"/>
          <w:numId w:val="22"/>
        </w:numPr>
        <w:spacing w:after="0" w:line="240" w:lineRule="auto"/>
        <w:jc w:val="both"/>
        <w:rPr>
          <w:rFonts w:ascii="Times New Roman" w:hAnsi="Times New Roman" w:eastAsia="Lato" w:cs="Times New Roman"/>
        </w:rPr>
      </w:pPr>
      <w:r w:rsidRPr="00D01CBE">
        <w:rPr>
          <w:rFonts w:ascii="Times New Roman" w:hAnsi="Times New Roman" w:eastAsia="Lato" w:cs="Times New Roman"/>
        </w:rPr>
        <w:t>Who or what can be affected by your project? (societal groups and/or environments, animals, etc.)</w:t>
      </w:r>
    </w:p>
    <w:p w:rsidRPr="00D01CBE" w:rsidR="00D01CBE" w:rsidP="00D01CBE" w:rsidRDefault="00D01CBE" w14:paraId="60BF6AFF" w14:textId="77777777">
      <w:pPr>
        <w:pStyle w:val="ListParagraph"/>
        <w:numPr>
          <w:ilvl w:val="0"/>
          <w:numId w:val="22"/>
        </w:numPr>
        <w:spacing w:after="0" w:line="240" w:lineRule="auto"/>
        <w:jc w:val="both"/>
        <w:rPr>
          <w:rFonts w:ascii="Times New Roman" w:hAnsi="Times New Roman" w:eastAsia="Lato" w:cs="Times New Roman"/>
        </w:rPr>
      </w:pPr>
      <w:r w:rsidRPr="00D01CBE">
        <w:rPr>
          <w:rFonts w:ascii="Times New Roman" w:hAnsi="Times New Roman" w:eastAsia="Lato" w:cs="Times New Roman"/>
        </w:rPr>
        <w:t>Can you only identify potential benefits or also potential harms?</w:t>
      </w:r>
    </w:p>
    <w:p w:rsidRPr="00AF6065" w:rsidR="00322299" w:rsidP="005D7C0D" w:rsidRDefault="00322299" w14:paraId="476EA8C3" w14:textId="77777777">
      <w:pPr>
        <w:pStyle w:val="ListParagraph"/>
        <w:spacing w:after="0" w:line="240" w:lineRule="auto"/>
        <w:jc w:val="both"/>
        <w:rPr>
          <w:rFonts w:ascii="Times New Roman" w:hAnsi="Times New Roman" w:eastAsia="Lato" w:cs="Times New Roman"/>
        </w:rPr>
      </w:pPr>
    </w:p>
    <w:p w:rsidR="00A34CBD" w:rsidP="003D01F6" w:rsidRDefault="00555C5B" w14:paraId="6467830B" w14:textId="7FF1E2AA">
      <w:pPr>
        <w:spacing w:after="0" w:line="240" w:lineRule="auto"/>
        <w:jc w:val="both"/>
        <w:rPr>
          <w:rFonts w:ascii="Times New Roman" w:hAnsi="Times New Roman" w:eastAsia="Lato" w:cs="Times New Roman"/>
        </w:rPr>
      </w:pPr>
      <w:r w:rsidRPr="00E24CBF">
        <w:rPr>
          <w:rFonts w:ascii="Times New Roman" w:hAnsi="Times New Roman" w:eastAsia="Lato" w:cs="Times New Roman"/>
        </w:rPr>
        <w:t xml:space="preserve">As our project focuses on understanding the caused of the dynamics of air pollution in Poland addresses </w:t>
      </w:r>
      <w:r w:rsidRPr="00E24CBF" w:rsidR="003C1A5B">
        <w:rPr>
          <w:rFonts w:ascii="Times New Roman" w:hAnsi="Times New Roman" w:eastAsia="Lato" w:cs="Times New Roman"/>
        </w:rPr>
        <w:t xml:space="preserve">several critical societal issues and has the potential to impact the entities. The primary areas of consideration encompass environmental, public health, and socio-economic dimensions. </w:t>
      </w:r>
      <w:r w:rsidRPr="00E24CBF" w:rsidR="00BD471A">
        <w:rPr>
          <w:rFonts w:ascii="Times New Roman" w:hAnsi="Times New Roman" w:eastAsia="Lato" w:cs="Times New Roman"/>
        </w:rPr>
        <w:t>The research project</w:t>
      </w:r>
      <w:r w:rsidRPr="00E24CBF" w:rsidR="00C203D2">
        <w:rPr>
          <w:rFonts w:ascii="Times New Roman" w:hAnsi="Times New Roman" w:eastAsia="Lato" w:cs="Times New Roman"/>
        </w:rPr>
        <w:t xml:space="preserve"> delves into the relative contribution of each factor of air pollution across different </w:t>
      </w:r>
      <w:r w:rsidRPr="00E24CBF" w:rsidR="00E15875">
        <w:rPr>
          <w:rFonts w:ascii="Times New Roman" w:hAnsi="Times New Roman" w:eastAsia="Lato" w:cs="Times New Roman"/>
        </w:rPr>
        <w:t>regions</w:t>
      </w:r>
      <w:r w:rsidRPr="00E24CBF" w:rsidR="00C203D2">
        <w:rPr>
          <w:rFonts w:ascii="Times New Roman" w:hAnsi="Times New Roman" w:eastAsia="Lato" w:cs="Times New Roman"/>
        </w:rPr>
        <w:t>. This regional perspective is crucial for tailoring interventions to the specific challenges faced by diverse communities</w:t>
      </w:r>
      <w:r w:rsidRPr="00E24CBF" w:rsidR="00E15875">
        <w:rPr>
          <w:rFonts w:ascii="Times New Roman" w:hAnsi="Times New Roman" w:eastAsia="Lato" w:cs="Times New Roman"/>
        </w:rPr>
        <w:t>.</w:t>
      </w:r>
    </w:p>
    <w:p w:rsidRPr="00E24CBF" w:rsidR="000467F2" w:rsidP="003D01F6" w:rsidRDefault="000467F2" w14:paraId="531D0A9A" w14:textId="77777777">
      <w:pPr>
        <w:spacing w:after="0" w:line="240" w:lineRule="auto"/>
        <w:jc w:val="both"/>
        <w:rPr>
          <w:rFonts w:ascii="Times New Roman" w:hAnsi="Times New Roman" w:eastAsia="Lato" w:cs="Times New Roman"/>
        </w:rPr>
      </w:pPr>
    </w:p>
    <w:p w:rsidR="00FB0F6B" w:rsidP="003D01F6" w:rsidRDefault="007B02B6" w14:paraId="1EC4DD30" w14:textId="77777777">
      <w:pPr>
        <w:spacing w:after="0" w:line="240" w:lineRule="auto"/>
        <w:jc w:val="both"/>
        <w:rPr>
          <w:rFonts w:ascii="Times New Roman" w:hAnsi="Times New Roman" w:eastAsia="Lato" w:cs="Times New Roman"/>
        </w:rPr>
      </w:pPr>
      <w:r w:rsidRPr="00E24CBF">
        <w:rPr>
          <w:rFonts w:ascii="Times New Roman" w:hAnsi="Times New Roman" w:eastAsia="Lato" w:cs="Times New Roman"/>
        </w:rPr>
        <w:t>In e</w:t>
      </w:r>
      <w:r w:rsidRPr="00E24CBF" w:rsidR="003C1A5B">
        <w:rPr>
          <w:rFonts w:ascii="Times New Roman" w:hAnsi="Times New Roman" w:eastAsia="Lato" w:cs="Times New Roman"/>
        </w:rPr>
        <w:t xml:space="preserve">xamining the trend of air pollutant concentrations in Poland serves as </w:t>
      </w:r>
      <w:r w:rsidRPr="00E24CBF" w:rsidR="00242249">
        <w:rPr>
          <w:rFonts w:ascii="Times New Roman" w:hAnsi="Times New Roman" w:eastAsia="Lato" w:cs="Times New Roman"/>
        </w:rPr>
        <w:t xml:space="preserve">a step in recognizing the environmental challenge highlighted in Poland. Elevated levels of pollutants can have </w:t>
      </w:r>
      <w:r w:rsidRPr="00E24CBF">
        <w:rPr>
          <w:rFonts w:ascii="Times New Roman" w:hAnsi="Times New Roman" w:eastAsia="Lato" w:cs="Times New Roman"/>
        </w:rPr>
        <w:t>reached</w:t>
      </w:r>
      <w:r w:rsidRPr="00E24CBF" w:rsidR="00242249">
        <w:rPr>
          <w:rFonts w:ascii="Times New Roman" w:hAnsi="Times New Roman" w:eastAsia="Lato" w:cs="Times New Roman"/>
        </w:rPr>
        <w:t xml:space="preserve"> the consequences of</w:t>
      </w:r>
      <w:r w:rsidRPr="00E24CBF" w:rsidR="00A63853">
        <w:rPr>
          <w:rFonts w:ascii="Times New Roman" w:hAnsi="Times New Roman" w:eastAsia="Lato" w:cs="Times New Roman"/>
        </w:rPr>
        <w:t xml:space="preserve"> ecosystem, wildlife, and the overall environmental quality. </w:t>
      </w:r>
      <w:r w:rsidRPr="00E24CBF" w:rsidR="00294CAA">
        <w:rPr>
          <w:rFonts w:ascii="Times New Roman" w:hAnsi="Times New Roman" w:eastAsia="Lato" w:cs="Times New Roman"/>
        </w:rPr>
        <w:t xml:space="preserve">Identifying </w:t>
      </w:r>
      <w:r w:rsidRPr="00E24CBF" w:rsidR="00BD471A">
        <w:rPr>
          <w:rFonts w:ascii="Times New Roman" w:hAnsi="Times New Roman" w:eastAsia="Lato" w:cs="Times New Roman"/>
        </w:rPr>
        <w:t>regions</w:t>
      </w:r>
      <w:r w:rsidRPr="00E24CBF" w:rsidR="00294CAA">
        <w:rPr>
          <w:rFonts w:ascii="Times New Roman" w:hAnsi="Times New Roman" w:eastAsia="Lato" w:cs="Times New Roman"/>
        </w:rPr>
        <w:t xml:space="preserve"> with high concentrations is essential for implementing targeted intervention to preserve the ecological balance.</w:t>
      </w:r>
    </w:p>
    <w:p w:rsidRPr="00E24CBF" w:rsidR="00A34CBD" w:rsidP="003D01F6" w:rsidRDefault="00294CAA" w14:paraId="7A2AE578" w14:textId="2CD266F7">
      <w:pPr>
        <w:spacing w:after="0" w:line="240" w:lineRule="auto"/>
        <w:jc w:val="both"/>
        <w:rPr>
          <w:rFonts w:ascii="Times New Roman" w:hAnsi="Times New Roman" w:eastAsia="Lato" w:cs="Times New Roman"/>
        </w:rPr>
      </w:pPr>
      <w:r w:rsidRPr="00E24CBF">
        <w:rPr>
          <w:rFonts w:ascii="Times New Roman" w:hAnsi="Times New Roman" w:eastAsia="Lato" w:cs="Times New Roman"/>
        </w:rPr>
        <w:t xml:space="preserve"> </w:t>
      </w:r>
    </w:p>
    <w:p w:rsidR="00FB0F6B" w:rsidP="003D01F6" w:rsidRDefault="007B02B6" w14:paraId="477AE180" w14:textId="77777777" w14:noSpellErr="1">
      <w:pPr>
        <w:spacing w:after="0" w:line="240" w:lineRule="auto"/>
        <w:jc w:val="both"/>
        <w:rPr>
          <w:rFonts w:ascii="Times New Roman" w:hAnsi="Times New Roman" w:eastAsia="Lato" w:cs="Times New Roman"/>
        </w:rPr>
      </w:pPr>
      <w:r w:rsidRPr="2B51C0C7" w:rsidR="1F92B3EB">
        <w:rPr>
          <w:rFonts w:ascii="Times New Roman" w:hAnsi="Times New Roman" w:eastAsia="Lato" w:cs="Times New Roman"/>
          <w:strike w:val="1"/>
        </w:rPr>
        <w:t>Analyzing the respiratory illness occurrence in relation to socioeconomic status brings attention to social di</w:t>
      </w:r>
      <w:r w:rsidRPr="2B51C0C7" w:rsidR="4BB5F9B1">
        <w:rPr>
          <w:rFonts w:ascii="Times New Roman" w:hAnsi="Times New Roman" w:eastAsia="Lato" w:cs="Times New Roman"/>
          <w:strike w:val="1"/>
        </w:rPr>
        <w:t>sparities in health outcomes.</w:t>
      </w:r>
      <w:r w:rsidRPr="2B51C0C7" w:rsidR="4BB5F9B1">
        <w:rPr>
          <w:rFonts w:ascii="Times New Roman" w:hAnsi="Times New Roman" w:eastAsia="Lato" w:cs="Times New Roman"/>
          <w:strike w:val="1"/>
        </w:rPr>
        <w:t xml:space="preserve"> The project could highlight the vulnerable population that may be disproportionately affected by poor air quality, fostering awareness.</w:t>
      </w:r>
      <w:r w:rsidRPr="2B51C0C7" w:rsidR="4BB5F9B1">
        <w:rPr>
          <w:rFonts w:ascii="Times New Roman" w:hAnsi="Times New Roman" w:eastAsia="Lato" w:cs="Times New Roman"/>
        </w:rPr>
        <w:t xml:space="preserve"> </w:t>
      </w:r>
      <w:r w:rsidRPr="2B51C0C7" w:rsidR="2CF92E00">
        <w:rPr>
          <w:rFonts w:ascii="Times New Roman" w:hAnsi="Times New Roman" w:eastAsia="Lato" w:cs="Times New Roman"/>
        </w:rPr>
        <w:t xml:space="preserve">Understanding the source and contributor </w:t>
      </w:r>
      <w:r w:rsidRPr="2B51C0C7" w:rsidR="43792BF7">
        <w:rPr>
          <w:rFonts w:ascii="Times New Roman" w:hAnsi="Times New Roman" w:eastAsia="Lato" w:cs="Times New Roman"/>
        </w:rPr>
        <w:t xml:space="preserve">to air pollution provides policymakers with insights to develop effective strategies for reducing pollution levels. This, in turn, positively </w:t>
      </w:r>
      <w:r w:rsidRPr="2B51C0C7" w:rsidR="43792BF7">
        <w:rPr>
          <w:rFonts w:ascii="Times New Roman" w:hAnsi="Times New Roman" w:eastAsia="Lato" w:cs="Times New Roman"/>
        </w:rPr>
        <w:t>impacts</w:t>
      </w:r>
      <w:r w:rsidRPr="2B51C0C7" w:rsidR="43792BF7">
        <w:rPr>
          <w:rFonts w:ascii="Times New Roman" w:hAnsi="Times New Roman" w:eastAsia="Lato" w:cs="Times New Roman"/>
        </w:rPr>
        <w:t xml:space="preserve"> the health and well-being of the Poland citizens.</w:t>
      </w:r>
    </w:p>
    <w:p w:rsidRPr="00E24CBF" w:rsidR="00294CAA" w:rsidP="003D01F6" w:rsidRDefault="00BD471A" w14:paraId="1416053F" w14:textId="01662A8C">
      <w:pPr>
        <w:spacing w:after="0" w:line="240" w:lineRule="auto"/>
        <w:jc w:val="both"/>
        <w:rPr>
          <w:rFonts w:ascii="Times New Roman" w:hAnsi="Times New Roman" w:eastAsia="Lato" w:cs="Times New Roman"/>
        </w:rPr>
      </w:pPr>
      <w:r w:rsidRPr="00E24CBF">
        <w:rPr>
          <w:rFonts w:ascii="Times New Roman" w:hAnsi="Times New Roman" w:eastAsia="Lato" w:cs="Times New Roman"/>
        </w:rPr>
        <w:t xml:space="preserve"> </w:t>
      </w:r>
    </w:p>
    <w:p w:rsidR="003D01F6" w:rsidP="003D01F6" w:rsidRDefault="005F3886" w14:paraId="5B75C62E" w14:textId="2D6FF548">
      <w:pPr>
        <w:spacing w:after="0" w:line="240" w:lineRule="auto"/>
        <w:jc w:val="both"/>
        <w:rPr>
          <w:rFonts w:ascii="Times New Roman" w:hAnsi="Times New Roman" w:eastAsia="Lato" w:cs="Times New Roman"/>
        </w:rPr>
      </w:pPr>
      <w:r w:rsidRPr="00E24CBF">
        <w:rPr>
          <w:rFonts w:ascii="Times New Roman" w:hAnsi="Times New Roman" w:eastAsia="Lato" w:cs="Times New Roman"/>
        </w:rPr>
        <w:t xml:space="preserve">Furthermore, investigating the trend of perception of air pollution in Poland adds a subjective </w:t>
      </w:r>
      <w:r w:rsidRPr="00E24CBF" w:rsidR="00F35D01">
        <w:rPr>
          <w:rFonts w:ascii="Times New Roman" w:hAnsi="Times New Roman" w:eastAsia="Lato" w:cs="Times New Roman"/>
        </w:rPr>
        <w:t>dimension</w:t>
      </w:r>
      <w:r w:rsidRPr="00E24CBF">
        <w:rPr>
          <w:rFonts w:ascii="Times New Roman" w:hAnsi="Times New Roman" w:eastAsia="Lato" w:cs="Times New Roman"/>
        </w:rPr>
        <w:t xml:space="preserve"> to the study. Public perception influences public engagement, policy advocacy, and community action. Understanding how people perceive air pollution can contribute to effective communication strategies, and the formulation of policies that resonate with the concerns of the population.</w:t>
      </w:r>
    </w:p>
    <w:p w:rsidRPr="00E24CBF" w:rsidR="00FC4CEC" w:rsidP="003D01F6" w:rsidRDefault="00FC4CEC" w14:paraId="11488467" w14:textId="77777777">
      <w:pPr>
        <w:spacing w:after="0" w:line="240" w:lineRule="auto"/>
        <w:jc w:val="both"/>
        <w:rPr>
          <w:rFonts w:ascii="Times New Roman" w:hAnsi="Times New Roman" w:eastAsia="Lato" w:cs="Times New Roman"/>
        </w:rPr>
      </w:pPr>
    </w:p>
    <w:p w:rsidRPr="00E24CBF" w:rsidR="0044689F" w:rsidP="003D01F6" w:rsidRDefault="001D77B5" w14:paraId="136E1326" w14:textId="560A3922">
      <w:pPr>
        <w:spacing w:after="0" w:line="240" w:lineRule="auto"/>
        <w:jc w:val="both"/>
        <w:rPr>
          <w:rFonts w:ascii="Times New Roman" w:hAnsi="Times New Roman" w:eastAsia="Lato" w:cs="Times New Roman"/>
        </w:rPr>
      </w:pPr>
      <w:r>
        <w:rPr>
          <w:rFonts w:ascii="Times New Roman" w:hAnsi="Times New Roman" w:eastAsia="Lato" w:cs="Times New Roman"/>
        </w:rPr>
        <w:t>T</w:t>
      </w:r>
      <w:r w:rsidRPr="00E24CBF" w:rsidR="009E6949">
        <w:rPr>
          <w:rFonts w:ascii="Times New Roman" w:hAnsi="Times New Roman" w:eastAsia="Lato" w:cs="Times New Roman"/>
        </w:rPr>
        <w:t xml:space="preserve">o recognize the potential harms in the substantial potential </w:t>
      </w:r>
      <w:r w:rsidRPr="00E24CBF" w:rsidR="00F35D01">
        <w:rPr>
          <w:rFonts w:ascii="Times New Roman" w:hAnsi="Times New Roman" w:eastAsia="Lato" w:cs="Times New Roman"/>
        </w:rPr>
        <w:t>benefits</w:t>
      </w:r>
      <w:r w:rsidRPr="00E24CBF" w:rsidR="009E6949">
        <w:rPr>
          <w:rFonts w:ascii="Times New Roman" w:hAnsi="Times New Roman" w:eastAsia="Lato" w:cs="Times New Roman"/>
        </w:rPr>
        <w:t xml:space="preserve"> of this research project, risk of </w:t>
      </w:r>
      <w:r w:rsidRPr="00E24CBF" w:rsidR="00F35D01">
        <w:rPr>
          <w:rFonts w:ascii="Times New Roman" w:hAnsi="Times New Roman" w:eastAsia="Lato" w:cs="Times New Roman"/>
        </w:rPr>
        <w:t>misinterpretation</w:t>
      </w:r>
      <w:r w:rsidRPr="00E24CBF" w:rsidR="009E6949">
        <w:rPr>
          <w:rFonts w:ascii="Times New Roman" w:hAnsi="Times New Roman" w:eastAsia="Lato" w:cs="Times New Roman"/>
        </w:rPr>
        <w:t xml:space="preserve"> of data or ethical concern related to privacy in health -related studies are occurred. </w:t>
      </w:r>
      <w:r w:rsidRPr="00E24CBF" w:rsidR="003D01F6">
        <w:rPr>
          <w:rFonts w:ascii="Times New Roman" w:hAnsi="Times New Roman" w:eastAsia="Lato" w:cs="Times New Roman"/>
        </w:rPr>
        <w:t xml:space="preserve">During the project ensuring the responsible and the transparency is paramount to navigate these potential challenges and maximize the positive impact of the study on both societal and environmental well-being. </w:t>
      </w:r>
    </w:p>
    <w:p w:rsidRPr="00A34CBD" w:rsidR="003D01F6" w:rsidP="003D01F6" w:rsidRDefault="003D01F6" w14:paraId="0088D05B" w14:textId="77777777">
      <w:pPr>
        <w:spacing w:after="0" w:line="240" w:lineRule="auto"/>
        <w:jc w:val="both"/>
        <w:rPr>
          <w:rFonts w:ascii="Times New Roman" w:hAnsi="Times New Roman" w:eastAsia="Lato" w:cs="Times New Roman"/>
          <w:sz w:val="20"/>
          <w:szCs w:val="20"/>
        </w:rPr>
      </w:pPr>
    </w:p>
    <w:p w:rsidRPr="00A34CBD" w:rsidR="00E52EA2" w:rsidP="00A34CBD" w:rsidRDefault="00696527" w14:paraId="66759334" w14:textId="54370FC3">
      <w:pPr>
        <w:spacing w:after="0" w:line="240" w:lineRule="auto"/>
        <w:rPr>
          <w:rFonts w:ascii="Times New Roman" w:hAnsi="Times New Roman" w:eastAsia="Lato" w:cs="Times New Roman"/>
          <w:b/>
          <w:bCs/>
          <w:sz w:val="24"/>
          <w:szCs w:val="24"/>
        </w:rPr>
      </w:pPr>
      <w:r w:rsidRPr="00A34CBD">
        <w:rPr>
          <w:rFonts w:ascii="Times New Roman" w:hAnsi="Times New Roman" w:eastAsia="Lato" w:cs="Times New Roman"/>
          <w:b/>
          <w:bCs/>
          <w:sz w:val="24"/>
          <w:szCs w:val="24"/>
        </w:rPr>
        <w:t>Expected Results &amp; Deliverables</w:t>
      </w:r>
      <w:r w:rsidRPr="00A34CBD" w:rsidR="00BE40A4">
        <w:rPr>
          <w:rFonts w:ascii="Times New Roman" w:hAnsi="Times New Roman" w:eastAsia="Lato" w:cs="Times New Roman"/>
          <w:b/>
          <w:bCs/>
          <w:sz w:val="24"/>
          <w:szCs w:val="24"/>
        </w:rPr>
        <w:t xml:space="preserve"> (in a Story Map)</w:t>
      </w:r>
    </w:p>
    <w:p w:rsidRPr="00E24CBF" w:rsidR="6155A684" w:rsidP="00A34CBD" w:rsidRDefault="00535A5F" w14:paraId="3080A261" w14:textId="58ABAFAD">
      <w:pPr>
        <w:pStyle w:val="ListParagraph"/>
        <w:numPr>
          <w:ilvl w:val="0"/>
          <w:numId w:val="11"/>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Trend of </w:t>
      </w:r>
      <w:r w:rsidRPr="00E24CBF" w:rsidR="00E01F5C">
        <w:rPr>
          <w:rFonts w:ascii="Times New Roman" w:hAnsi="Times New Roman" w:eastAsia="Lato" w:cs="Times New Roman"/>
        </w:rPr>
        <w:t xml:space="preserve">concentration of </w:t>
      </w:r>
      <w:r w:rsidRPr="00E24CBF">
        <w:rPr>
          <w:rFonts w:ascii="Times New Roman" w:hAnsi="Times New Roman" w:eastAsia="Lato" w:cs="Times New Roman"/>
        </w:rPr>
        <w:t xml:space="preserve">air </w:t>
      </w:r>
      <w:r w:rsidRPr="00E24CBF" w:rsidR="00E01F5C">
        <w:rPr>
          <w:rFonts w:ascii="Times New Roman" w:hAnsi="Times New Roman" w:eastAsia="Lato" w:cs="Times New Roman"/>
        </w:rPr>
        <w:t>pollutants</w:t>
      </w:r>
      <w:r w:rsidRPr="00E24CBF">
        <w:rPr>
          <w:rFonts w:ascii="Times New Roman" w:hAnsi="Times New Roman" w:eastAsia="Lato" w:cs="Times New Roman"/>
        </w:rPr>
        <w:t xml:space="preserve"> in Poland</w:t>
      </w:r>
    </w:p>
    <w:p w:rsidRPr="00E24CBF" w:rsidR="00C77A10" w:rsidP="00A34CBD" w:rsidRDefault="00D5558F" w14:paraId="5DF44085" w14:textId="535CAE33">
      <w:pPr>
        <w:pStyle w:val="ListParagraph"/>
        <w:numPr>
          <w:ilvl w:val="0"/>
          <w:numId w:val="11"/>
        </w:numPr>
        <w:spacing w:after="0" w:line="240" w:lineRule="auto"/>
        <w:rPr>
          <w:rFonts w:ascii="Times New Roman" w:hAnsi="Times New Roman" w:eastAsia="Lato" w:cs="Times New Roman"/>
        </w:rPr>
      </w:pPr>
      <w:r w:rsidRPr="00E24CBF">
        <w:rPr>
          <w:rFonts w:ascii="Times New Roman" w:hAnsi="Times New Roman" w:eastAsia="Lato" w:cs="Times New Roman"/>
        </w:rPr>
        <w:t>Correlation between potential factors/causes and air pollution</w:t>
      </w:r>
    </w:p>
    <w:p w:rsidRPr="00E24CBF" w:rsidR="00F66643" w:rsidP="00A34CBD" w:rsidRDefault="00A62E22" w14:paraId="2D19BBBB" w14:textId="059E464A">
      <w:pPr>
        <w:pStyle w:val="ListParagraph"/>
        <w:numPr>
          <w:ilvl w:val="0"/>
          <w:numId w:val="11"/>
        </w:numPr>
        <w:spacing w:after="0" w:line="240" w:lineRule="auto"/>
        <w:rPr>
          <w:rFonts w:ascii="Times New Roman" w:hAnsi="Times New Roman" w:eastAsia="Lato" w:cs="Times New Roman"/>
        </w:rPr>
      </w:pPr>
      <w:r w:rsidRPr="00E24CBF">
        <w:rPr>
          <w:rFonts w:ascii="Times New Roman" w:hAnsi="Times New Roman" w:eastAsia="Lato" w:cs="Times New Roman"/>
        </w:rPr>
        <w:t>Relative contribution of each factor of air pollution, differing by region</w:t>
      </w:r>
    </w:p>
    <w:p w:rsidRPr="00E24CBF" w:rsidR="00A62E22" w:rsidP="00A34CBD" w:rsidRDefault="0099456D" w14:paraId="760D25D8" w14:textId="6061BD57">
      <w:pPr>
        <w:pStyle w:val="ListParagraph"/>
        <w:numPr>
          <w:ilvl w:val="0"/>
          <w:numId w:val="11"/>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Respiratory </w:t>
      </w:r>
      <w:r w:rsidRPr="00E24CBF" w:rsidR="00924F6A">
        <w:rPr>
          <w:rFonts w:ascii="Times New Roman" w:hAnsi="Times New Roman" w:eastAsia="Lato" w:cs="Times New Roman"/>
        </w:rPr>
        <w:t>illness occurrence</w:t>
      </w:r>
      <w:r w:rsidRPr="00E24CBF" w:rsidR="00804363">
        <w:rPr>
          <w:rFonts w:ascii="Times New Roman" w:hAnsi="Times New Roman" w:eastAsia="Lato" w:cs="Times New Roman"/>
        </w:rPr>
        <w:t xml:space="preserve">, differing by </w:t>
      </w:r>
      <w:r w:rsidRPr="00E24CBF" w:rsidR="002A06E6">
        <w:rPr>
          <w:rFonts w:ascii="Times New Roman" w:hAnsi="Times New Roman" w:eastAsia="Lato" w:cs="Times New Roman"/>
        </w:rPr>
        <w:t xml:space="preserve">socioeconomic </w:t>
      </w:r>
      <w:proofErr w:type="gramStart"/>
      <w:r w:rsidRPr="00E24CBF" w:rsidR="002A06E6">
        <w:rPr>
          <w:rFonts w:ascii="Times New Roman" w:hAnsi="Times New Roman" w:eastAsia="Lato" w:cs="Times New Roman"/>
        </w:rPr>
        <w:t>status</w:t>
      </w:r>
      <w:proofErr w:type="gramEnd"/>
    </w:p>
    <w:p w:rsidRPr="00E24CBF" w:rsidR="002A06E6" w:rsidP="00A34CBD" w:rsidRDefault="00836799" w14:paraId="26B3DE1A" w14:textId="28B2AC48">
      <w:pPr>
        <w:pStyle w:val="ListParagraph"/>
        <w:numPr>
          <w:ilvl w:val="0"/>
          <w:numId w:val="11"/>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Trend of perception of </w:t>
      </w:r>
      <w:r w:rsidRPr="00E24CBF" w:rsidR="00E33498">
        <w:rPr>
          <w:rFonts w:ascii="Times New Roman" w:hAnsi="Times New Roman" w:eastAsia="Lato" w:cs="Times New Roman"/>
        </w:rPr>
        <w:t>air pollution in Poland</w:t>
      </w:r>
    </w:p>
    <w:p w:rsidRPr="00A34CBD" w:rsidR="00A34CBD" w:rsidP="007623E5" w:rsidRDefault="00A34CBD" w14:paraId="4EF111BB" w14:textId="77777777">
      <w:pPr>
        <w:pStyle w:val="ListParagraph"/>
        <w:spacing w:after="0" w:line="240" w:lineRule="auto"/>
        <w:rPr>
          <w:rFonts w:ascii="Times New Roman" w:hAnsi="Times New Roman" w:eastAsia="Lato" w:cs="Times New Roman"/>
          <w:sz w:val="20"/>
          <w:szCs w:val="20"/>
        </w:rPr>
      </w:pPr>
    </w:p>
    <w:p w:rsidRPr="00A34CBD" w:rsidR="00F87EA7" w:rsidP="00A34CBD" w:rsidRDefault="00B65EC5" w14:paraId="4E40957F" w14:textId="780D946F">
      <w:pPr>
        <w:spacing w:after="0" w:line="240" w:lineRule="auto"/>
        <w:rPr>
          <w:rFonts w:ascii="Times New Roman" w:hAnsi="Times New Roman" w:eastAsia="Lato" w:cs="Times New Roman"/>
          <w:b/>
          <w:bCs/>
          <w:sz w:val="24"/>
          <w:szCs w:val="24"/>
        </w:rPr>
      </w:pPr>
      <w:r w:rsidRPr="00A34CBD">
        <w:rPr>
          <w:rFonts w:ascii="Times New Roman" w:hAnsi="Times New Roman" w:eastAsia="Lato" w:cs="Times New Roman"/>
          <w:b/>
          <w:bCs/>
          <w:sz w:val="24"/>
          <w:szCs w:val="24"/>
        </w:rPr>
        <w:t>Expertise in the team</w:t>
      </w:r>
    </w:p>
    <w:p w:rsidRPr="00E24CBF" w:rsidR="001C1EC1" w:rsidP="00A34CBD" w:rsidRDefault="001C1EC1" w14:paraId="6D1C0554" w14:textId="311DF4B1">
      <w:pPr>
        <w:pStyle w:val="ListParagraph"/>
        <w:numPr>
          <w:ilvl w:val="0"/>
          <w:numId w:val="12"/>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Dong: </w:t>
      </w:r>
      <w:r w:rsidRPr="00E24CBF" w:rsidR="6E69F748">
        <w:rPr>
          <w:rFonts w:ascii="Times New Roman" w:hAnsi="Times New Roman" w:eastAsia="Lato" w:cs="Times New Roman"/>
        </w:rPr>
        <w:t>Data analy</w:t>
      </w:r>
      <w:r w:rsidRPr="00E24CBF" w:rsidR="69C30A5B">
        <w:rPr>
          <w:rFonts w:ascii="Times New Roman" w:hAnsi="Times New Roman" w:eastAsia="Lato" w:cs="Times New Roman"/>
        </w:rPr>
        <w:t>sis and visualization</w:t>
      </w:r>
      <w:r w:rsidRPr="00E24CBF" w:rsidR="6E69F748">
        <w:rPr>
          <w:rFonts w:ascii="Times New Roman" w:hAnsi="Times New Roman" w:eastAsia="Lato" w:cs="Times New Roman"/>
        </w:rPr>
        <w:t xml:space="preserve"> by </w:t>
      </w:r>
      <w:r w:rsidRPr="00E24CBF">
        <w:rPr>
          <w:rFonts w:ascii="Times New Roman" w:hAnsi="Times New Roman" w:eastAsia="Lato" w:cs="Times New Roman"/>
        </w:rPr>
        <w:t>Python, R, GEE, ArcGIS, QGIS</w:t>
      </w:r>
    </w:p>
    <w:p w:rsidRPr="00E24CBF" w:rsidR="2293297C" w:rsidP="00A34CBD" w:rsidRDefault="000B58B2" w14:paraId="7E2F8ABC" w14:textId="2834BF0C">
      <w:pPr>
        <w:pStyle w:val="ListParagraph"/>
        <w:numPr>
          <w:ilvl w:val="0"/>
          <w:numId w:val="12"/>
        </w:numPr>
        <w:spacing w:after="0" w:line="240" w:lineRule="auto"/>
        <w:rPr>
          <w:rFonts w:ascii="Times New Roman" w:hAnsi="Times New Roman" w:eastAsia="Lato" w:cs="Times New Roman"/>
        </w:rPr>
      </w:pPr>
      <w:proofErr w:type="spellStart"/>
      <w:r w:rsidRPr="00E24CBF">
        <w:rPr>
          <w:rFonts w:ascii="Times New Roman" w:hAnsi="Times New Roman" w:eastAsia="Lato" w:cs="Times New Roman"/>
        </w:rPr>
        <w:t>Nikshep</w:t>
      </w:r>
      <w:proofErr w:type="spellEnd"/>
      <w:r w:rsidRPr="00E24CBF">
        <w:rPr>
          <w:rFonts w:ascii="Times New Roman" w:hAnsi="Times New Roman" w:eastAsia="Lato" w:cs="Times New Roman"/>
        </w:rPr>
        <w:t>:</w:t>
      </w:r>
      <w:r w:rsidRPr="00E24CBF" w:rsidR="00DB7BF3">
        <w:rPr>
          <w:rFonts w:ascii="Times New Roman" w:hAnsi="Times New Roman" w:eastAsia="Lato" w:cs="Times New Roman"/>
        </w:rPr>
        <w:t xml:space="preserve"> </w:t>
      </w:r>
      <w:r w:rsidRPr="00E24CBF" w:rsidR="00C63A01">
        <w:rPr>
          <w:rFonts w:ascii="Times New Roman" w:hAnsi="Times New Roman" w:eastAsia="Lato" w:cs="Times New Roman"/>
        </w:rPr>
        <w:t xml:space="preserve">Systems Analysis, </w:t>
      </w:r>
      <w:r w:rsidRPr="00E24CBF" w:rsidR="00064603">
        <w:rPr>
          <w:rFonts w:ascii="Times New Roman" w:hAnsi="Times New Roman" w:eastAsia="Lato" w:cs="Times New Roman"/>
        </w:rPr>
        <w:t xml:space="preserve">GIS Tools, </w:t>
      </w:r>
      <w:r w:rsidRPr="00E24CBF" w:rsidR="004953A5">
        <w:rPr>
          <w:rFonts w:ascii="Times New Roman" w:hAnsi="Times New Roman" w:eastAsia="Lato" w:cs="Times New Roman"/>
        </w:rPr>
        <w:t>Python</w:t>
      </w:r>
    </w:p>
    <w:p w:rsidRPr="00E24CBF" w:rsidR="57C0187B" w:rsidP="00A34CBD" w:rsidRDefault="4D003075" w14:paraId="14767479" w14:textId="600950D4">
      <w:pPr>
        <w:pStyle w:val="ListParagraph"/>
        <w:numPr>
          <w:ilvl w:val="0"/>
          <w:numId w:val="12"/>
        </w:numPr>
        <w:spacing w:after="0" w:line="240" w:lineRule="auto"/>
        <w:rPr>
          <w:rFonts w:ascii="Times New Roman" w:hAnsi="Times New Roman" w:eastAsia="Lato" w:cs="Times New Roman"/>
        </w:rPr>
      </w:pPr>
      <w:r w:rsidRPr="00E24CBF">
        <w:rPr>
          <w:rFonts w:ascii="Times New Roman" w:hAnsi="Times New Roman" w:eastAsia="Lato" w:cs="Times New Roman"/>
        </w:rPr>
        <w:t>Qin Xu: GIS background,</w:t>
      </w:r>
      <w:r w:rsidRPr="00E24CBF" w:rsidR="199BA0C9">
        <w:rPr>
          <w:rFonts w:ascii="Times New Roman" w:hAnsi="Times New Roman" w:eastAsia="Lato" w:cs="Times New Roman"/>
        </w:rPr>
        <w:t xml:space="preserve"> </w:t>
      </w:r>
      <w:r w:rsidRPr="00E24CBF">
        <w:rPr>
          <w:rFonts w:ascii="Times New Roman" w:hAnsi="Times New Roman" w:eastAsia="Lato" w:cs="Times New Roman"/>
        </w:rPr>
        <w:t>Python,</w:t>
      </w:r>
      <w:r w:rsidRPr="00E24CBF" w:rsidR="650B61E5">
        <w:rPr>
          <w:rFonts w:ascii="Times New Roman" w:hAnsi="Times New Roman" w:eastAsia="Lato" w:cs="Times New Roman"/>
        </w:rPr>
        <w:t xml:space="preserve"> </w:t>
      </w:r>
      <w:r w:rsidRPr="00E24CBF">
        <w:rPr>
          <w:rFonts w:ascii="Times New Roman" w:hAnsi="Times New Roman" w:eastAsia="Lato" w:cs="Times New Roman"/>
        </w:rPr>
        <w:t>R,</w:t>
      </w:r>
      <w:r w:rsidRPr="00E24CBF" w:rsidR="33E99627">
        <w:rPr>
          <w:rFonts w:ascii="Times New Roman" w:hAnsi="Times New Roman" w:eastAsia="Lato" w:cs="Times New Roman"/>
        </w:rPr>
        <w:t xml:space="preserve"> </w:t>
      </w:r>
      <w:r w:rsidRPr="00E24CBF">
        <w:rPr>
          <w:rFonts w:ascii="Times New Roman" w:hAnsi="Times New Roman" w:eastAsia="Lato" w:cs="Times New Roman"/>
        </w:rPr>
        <w:t>Arc</w:t>
      </w:r>
      <w:r w:rsidRPr="00E24CBF" w:rsidR="7EB47388">
        <w:rPr>
          <w:rFonts w:ascii="Times New Roman" w:hAnsi="Times New Roman" w:eastAsia="Lato" w:cs="Times New Roman"/>
        </w:rPr>
        <w:t>GIS</w:t>
      </w:r>
    </w:p>
    <w:p w:rsidRPr="00E24CBF" w:rsidR="75DCA2FF" w:rsidP="00A34CBD" w:rsidRDefault="569F70AE" w14:paraId="695F394F" w14:textId="0A62754C">
      <w:pPr>
        <w:pStyle w:val="ListParagraph"/>
        <w:numPr>
          <w:ilvl w:val="0"/>
          <w:numId w:val="12"/>
        </w:numPr>
        <w:spacing w:after="0" w:line="240" w:lineRule="auto"/>
        <w:rPr>
          <w:rFonts w:ascii="Times New Roman" w:hAnsi="Times New Roman" w:eastAsia="Lato" w:cs="Times New Roman"/>
        </w:rPr>
      </w:pPr>
      <w:r w:rsidRPr="00E24CBF">
        <w:rPr>
          <w:rFonts w:ascii="Times New Roman" w:hAnsi="Times New Roman" w:eastAsia="Lato" w:cs="Times New Roman"/>
        </w:rPr>
        <w:t>Intan: Python background, system analysis,</w:t>
      </w:r>
      <w:r w:rsidRPr="00E24CBF" w:rsidR="4E1A6525">
        <w:rPr>
          <w:rFonts w:ascii="Times New Roman" w:hAnsi="Times New Roman" w:eastAsia="Lato" w:cs="Times New Roman"/>
        </w:rPr>
        <w:t xml:space="preserve"> visual design, data interpretation</w:t>
      </w:r>
      <w:r w:rsidRPr="00E24CBF" w:rsidR="3DAACCF8">
        <w:rPr>
          <w:rFonts w:ascii="Times New Roman" w:hAnsi="Times New Roman" w:eastAsia="Lato" w:cs="Times New Roman"/>
        </w:rPr>
        <w:t xml:space="preserve">. </w:t>
      </w:r>
    </w:p>
    <w:p w:rsidRPr="00E24CBF" w:rsidR="10FE411C" w:rsidP="00A34CBD" w:rsidRDefault="10FE411C" w14:paraId="4BA4AA84" w14:textId="6F1E0FE3">
      <w:pPr>
        <w:pStyle w:val="ListParagraph"/>
        <w:numPr>
          <w:ilvl w:val="0"/>
          <w:numId w:val="12"/>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Sabrina: </w:t>
      </w:r>
      <w:r w:rsidRPr="00E24CBF" w:rsidR="05420288">
        <w:rPr>
          <w:rFonts w:ascii="Times New Roman" w:hAnsi="Times New Roman" w:eastAsia="Lato" w:cs="Times New Roman"/>
        </w:rPr>
        <w:t>Spreadsheet and pivot, visual design, system analysis</w:t>
      </w:r>
    </w:p>
    <w:p w:rsidRPr="00E24CBF" w:rsidR="29E64CD9" w:rsidP="00A34CBD" w:rsidRDefault="29E64CD9" w14:paraId="73D025E1" w14:textId="7030B528">
      <w:pPr>
        <w:pStyle w:val="ListParagraph"/>
        <w:numPr>
          <w:ilvl w:val="0"/>
          <w:numId w:val="12"/>
        </w:numPr>
        <w:spacing w:after="0" w:line="240" w:lineRule="auto"/>
        <w:rPr>
          <w:rFonts w:ascii="Times New Roman" w:hAnsi="Times New Roman" w:eastAsia="Lato" w:cs="Times New Roman"/>
        </w:rPr>
      </w:pPr>
      <w:r w:rsidRPr="00E24CBF">
        <w:rPr>
          <w:rFonts w:ascii="Times New Roman" w:hAnsi="Times New Roman" w:eastAsia="Lato" w:cs="Times New Roman"/>
        </w:rPr>
        <w:t>Hudson: QGIS, ArcGIS, Python, R</w:t>
      </w:r>
      <w:r w:rsidRPr="00E24CBF" w:rsidR="68756109">
        <w:rPr>
          <w:rFonts w:ascii="Times New Roman" w:hAnsi="Times New Roman" w:eastAsia="Lato" w:cs="Times New Roman"/>
        </w:rPr>
        <w:t xml:space="preserve">, </w:t>
      </w:r>
      <w:proofErr w:type="spellStart"/>
      <w:r w:rsidRPr="00E24CBF" w:rsidR="2AEB734D">
        <w:rPr>
          <w:rFonts w:ascii="Times New Roman" w:hAnsi="Times New Roman" w:eastAsia="Lato" w:cs="Times New Roman"/>
        </w:rPr>
        <w:t>G</w:t>
      </w:r>
      <w:r w:rsidRPr="00E24CBF" w:rsidR="68756109">
        <w:rPr>
          <w:rFonts w:ascii="Times New Roman" w:hAnsi="Times New Roman" w:eastAsia="Lato" w:cs="Times New Roman"/>
        </w:rPr>
        <w:t>eostatistics</w:t>
      </w:r>
      <w:proofErr w:type="spellEnd"/>
      <w:r w:rsidRPr="00E24CBF" w:rsidR="68756109">
        <w:rPr>
          <w:rFonts w:ascii="Times New Roman" w:hAnsi="Times New Roman" w:eastAsia="Lato" w:cs="Times New Roman"/>
        </w:rPr>
        <w:t>.</w:t>
      </w:r>
    </w:p>
    <w:p w:rsidRPr="00A34CBD" w:rsidR="00A34CBD" w:rsidP="00A34CBD" w:rsidRDefault="00A34CBD" w14:paraId="16FCCD6B" w14:textId="77777777">
      <w:pPr>
        <w:pStyle w:val="ListParagraph"/>
        <w:spacing w:after="0" w:line="240" w:lineRule="auto"/>
        <w:rPr>
          <w:rFonts w:ascii="Times New Roman" w:hAnsi="Times New Roman" w:eastAsia="Lato" w:cs="Times New Roman"/>
          <w:sz w:val="20"/>
          <w:szCs w:val="20"/>
        </w:rPr>
      </w:pPr>
    </w:p>
    <w:p w:rsidRPr="00A34CBD" w:rsidR="00B65EC5" w:rsidP="00A34CBD" w:rsidRDefault="00E7039F" w14:paraId="0D0C9B2E" w14:textId="163B9A12">
      <w:pPr>
        <w:spacing w:after="0" w:line="240" w:lineRule="auto"/>
        <w:rPr>
          <w:rFonts w:ascii="Times New Roman" w:hAnsi="Times New Roman" w:eastAsia="Lato" w:cs="Times New Roman"/>
          <w:b/>
          <w:bCs/>
          <w:sz w:val="24"/>
          <w:szCs w:val="24"/>
        </w:rPr>
      </w:pPr>
      <w:r w:rsidRPr="00A34CBD">
        <w:rPr>
          <w:rFonts w:ascii="Times New Roman" w:hAnsi="Times New Roman" w:eastAsia="Lato" w:cs="Times New Roman"/>
          <w:b/>
          <w:bCs/>
          <w:sz w:val="24"/>
          <w:szCs w:val="24"/>
        </w:rPr>
        <w:t>Feasibility/Risks</w:t>
      </w:r>
    </w:p>
    <w:p w:rsidRPr="00E24CBF" w:rsidR="3C696D19" w:rsidP="00A34CBD" w:rsidRDefault="001D55EF" w14:paraId="2C6C2F7F" w14:textId="41F4F5C0">
      <w:pPr>
        <w:pStyle w:val="ListParagraph"/>
        <w:numPr>
          <w:ilvl w:val="0"/>
          <w:numId w:val="13"/>
        </w:numPr>
        <w:spacing w:after="0" w:line="240" w:lineRule="auto"/>
        <w:rPr>
          <w:rFonts w:ascii="Times New Roman" w:hAnsi="Times New Roman" w:eastAsia="Lato" w:cs="Times New Roman"/>
          <w:b/>
          <w:bCs/>
        </w:rPr>
      </w:pPr>
      <w:r w:rsidRPr="00E24CBF">
        <w:rPr>
          <w:rFonts w:ascii="Times New Roman" w:hAnsi="Times New Roman" w:eastAsia="Lato" w:cs="Times New Roman"/>
        </w:rPr>
        <w:t>Incomplete</w:t>
      </w:r>
      <w:r w:rsidRPr="00E24CBF" w:rsidR="00792D54">
        <w:rPr>
          <w:rFonts w:ascii="Times New Roman" w:hAnsi="Times New Roman" w:eastAsia="Lato" w:cs="Times New Roman"/>
        </w:rPr>
        <w:t xml:space="preserve"> data</w:t>
      </w:r>
      <w:r w:rsidR="00985FB5">
        <w:rPr>
          <w:rFonts w:ascii="Times New Roman" w:hAnsi="Times New Roman" w:eastAsia="Lato" w:cs="Times New Roman"/>
        </w:rPr>
        <w:t xml:space="preserve"> – not finding data in the required resolution</w:t>
      </w:r>
      <w:r w:rsidR="00516DDB">
        <w:rPr>
          <w:rFonts w:ascii="Times New Roman" w:hAnsi="Times New Roman" w:eastAsia="Lato" w:cs="Times New Roman"/>
        </w:rPr>
        <w:t xml:space="preserve"> or </w:t>
      </w:r>
      <w:r w:rsidR="002C4D53">
        <w:rPr>
          <w:rFonts w:ascii="Times New Roman" w:hAnsi="Times New Roman" w:eastAsia="Lato" w:cs="Times New Roman"/>
        </w:rPr>
        <w:t xml:space="preserve">in the </w:t>
      </w:r>
      <w:r w:rsidR="00985FB5">
        <w:rPr>
          <w:rFonts w:ascii="Times New Roman" w:hAnsi="Times New Roman" w:eastAsia="Lato" w:cs="Times New Roman"/>
        </w:rPr>
        <w:t xml:space="preserve">required geography </w:t>
      </w:r>
      <w:r w:rsidR="00516DDB">
        <w:rPr>
          <w:rFonts w:ascii="Times New Roman" w:hAnsi="Times New Roman" w:eastAsia="Lato" w:cs="Times New Roman"/>
        </w:rPr>
        <w:t>or data with incomplete elements.</w:t>
      </w:r>
    </w:p>
    <w:p w:rsidRPr="00E24CBF" w:rsidR="2195BF29" w:rsidP="00A34CBD" w:rsidRDefault="33CE6EFD" w14:paraId="54C04171" w14:textId="60E2B3F3">
      <w:pPr>
        <w:pStyle w:val="ListParagraph"/>
        <w:numPr>
          <w:ilvl w:val="0"/>
          <w:numId w:val="13"/>
        </w:numPr>
        <w:spacing w:after="0" w:line="240" w:lineRule="auto"/>
        <w:rPr>
          <w:rFonts w:ascii="Times New Roman" w:hAnsi="Times New Roman" w:eastAsia="Lato" w:cs="Times New Roman"/>
          <w:b/>
          <w:bCs/>
        </w:rPr>
      </w:pPr>
      <w:r w:rsidRPr="00E24CBF">
        <w:rPr>
          <w:rFonts w:ascii="Times New Roman" w:hAnsi="Times New Roman" w:eastAsia="Lato" w:cs="Times New Roman"/>
        </w:rPr>
        <w:t xml:space="preserve">Timeframe </w:t>
      </w:r>
      <w:r w:rsidR="0021726A">
        <w:rPr>
          <w:rFonts w:ascii="Times New Roman" w:hAnsi="Times New Roman" w:eastAsia="Lato" w:cs="Times New Roman"/>
        </w:rPr>
        <w:t>–</w:t>
      </w:r>
      <w:r w:rsidR="00CE6D1E">
        <w:rPr>
          <w:rFonts w:ascii="Times New Roman" w:hAnsi="Times New Roman" w:eastAsia="Lato" w:cs="Times New Roman"/>
        </w:rPr>
        <w:t xml:space="preserve"> </w:t>
      </w:r>
      <w:r w:rsidR="0021726A">
        <w:rPr>
          <w:rFonts w:ascii="Times New Roman" w:hAnsi="Times New Roman" w:eastAsia="Lato" w:cs="Times New Roman"/>
        </w:rPr>
        <w:t>potential lack of time to complete the analyses</w:t>
      </w:r>
      <w:r w:rsidR="00A137BF">
        <w:rPr>
          <w:rFonts w:ascii="Times New Roman" w:hAnsi="Times New Roman" w:eastAsia="Lato" w:cs="Times New Roman"/>
        </w:rPr>
        <w:t>.</w:t>
      </w:r>
    </w:p>
    <w:p w:rsidRPr="00E24CBF" w:rsidR="3B4028A1" w:rsidP="00A34CBD" w:rsidRDefault="33CE6EFD" w14:paraId="6FA7FD48" w14:textId="7411661B">
      <w:pPr>
        <w:pStyle w:val="ListParagraph"/>
        <w:numPr>
          <w:ilvl w:val="0"/>
          <w:numId w:val="13"/>
        </w:numPr>
        <w:spacing w:after="0" w:line="240" w:lineRule="auto"/>
        <w:rPr>
          <w:rFonts w:ascii="Times New Roman" w:hAnsi="Times New Roman" w:eastAsia="Lato" w:cs="Times New Roman"/>
          <w:b/>
          <w:bCs/>
        </w:rPr>
      </w:pPr>
      <w:r w:rsidRPr="00E24CBF">
        <w:rPr>
          <w:rFonts w:ascii="Times New Roman" w:hAnsi="Times New Roman" w:eastAsia="Lato" w:cs="Times New Roman"/>
        </w:rPr>
        <w:t xml:space="preserve">Resource availability </w:t>
      </w:r>
      <w:r w:rsidR="00A137BF">
        <w:rPr>
          <w:rFonts w:ascii="Times New Roman" w:hAnsi="Times New Roman" w:eastAsia="Lato" w:cs="Times New Roman"/>
        </w:rPr>
        <w:t xml:space="preserve">– potential lack of skills or </w:t>
      </w:r>
      <w:r w:rsidR="00C12C65">
        <w:rPr>
          <w:rFonts w:ascii="Times New Roman" w:hAnsi="Times New Roman" w:eastAsia="Lato" w:cs="Times New Roman"/>
        </w:rPr>
        <w:t xml:space="preserve">software to </w:t>
      </w:r>
      <w:r w:rsidR="00173703">
        <w:rPr>
          <w:rFonts w:ascii="Times New Roman" w:hAnsi="Times New Roman" w:eastAsia="Lato" w:cs="Times New Roman"/>
        </w:rPr>
        <w:t>complete the analyses.</w:t>
      </w:r>
    </w:p>
    <w:p w:rsidRPr="00E24CBF" w:rsidR="33CE6EFD" w:rsidP="00A34CBD" w:rsidRDefault="33CE6EFD" w14:paraId="2D7157BE" w14:textId="102E596C">
      <w:pPr>
        <w:pStyle w:val="ListParagraph"/>
        <w:numPr>
          <w:ilvl w:val="0"/>
          <w:numId w:val="13"/>
        </w:numPr>
        <w:spacing w:after="0" w:line="240" w:lineRule="auto"/>
        <w:rPr>
          <w:rFonts w:ascii="Times New Roman" w:hAnsi="Times New Roman" w:eastAsia="Lato" w:cs="Times New Roman"/>
        </w:rPr>
      </w:pPr>
      <w:r w:rsidRPr="00E24CBF">
        <w:rPr>
          <w:rFonts w:ascii="Times New Roman" w:hAnsi="Times New Roman" w:eastAsia="Lato" w:cs="Times New Roman"/>
        </w:rPr>
        <w:t xml:space="preserve">Methodological feasibility </w:t>
      </w:r>
      <w:r w:rsidR="00296EA2">
        <w:rPr>
          <w:rFonts w:ascii="Times New Roman" w:hAnsi="Times New Roman" w:eastAsia="Lato" w:cs="Times New Roman"/>
        </w:rPr>
        <w:t xml:space="preserve">– potential </w:t>
      </w:r>
      <w:r w:rsidR="008966E7">
        <w:rPr>
          <w:rFonts w:ascii="Times New Roman" w:hAnsi="Times New Roman" w:eastAsia="Lato" w:cs="Times New Roman"/>
        </w:rPr>
        <w:t>improper use of analysis methods data to establish causation/correlation.</w:t>
      </w:r>
    </w:p>
    <w:p w:rsidRPr="00A34CBD" w:rsidR="79793DC0" w:rsidP="00A34CBD" w:rsidRDefault="79793DC0" w14:paraId="2329F70F" w14:textId="4D202F54">
      <w:pPr>
        <w:spacing w:after="0" w:line="240" w:lineRule="auto"/>
        <w:rPr>
          <w:rFonts w:ascii="Times New Roman" w:hAnsi="Times New Roman" w:eastAsia="Lato" w:cs="Times New Roman"/>
        </w:rPr>
      </w:pPr>
    </w:p>
    <w:p w:rsidRPr="00A34CBD" w:rsidR="529AB5F7" w:rsidP="00A34CBD" w:rsidRDefault="529AB5F7" w14:paraId="44007B5C" w14:textId="25695E8F">
      <w:pPr>
        <w:spacing w:after="0" w:line="240" w:lineRule="auto"/>
        <w:rPr>
          <w:rFonts w:ascii="Times New Roman" w:hAnsi="Times New Roman" w:eastAsia="Lato" w:cs="Times New Roman"/>
        </w:rPr>
      </w:pPr>
    </w:p>
    <w:p w:rsidRPr="00A90B3B" w:rsidR="002F0BEE" w:rsidP="00A34CBD" w:rsidRDefault="002F0BEE" w14:paraId="1D926F30" w14:textId="29D4F8D3">
      <w:pPr>
        <w:spacing w:after="0" w:line="240" w:lineRule="auto"/>
        <w:rPr>
          <w:rFonts w:ascii="Times New Roman" w:hAnsi="Times New Roman" w:eastAsia="Lato" w:cs="Times New Roman"/>
          <w:sz w:val="28"/>
          <w:szCs w:val="28"/>
        </w:rPr>
      </w:pPr>
      <w:r w:rsidRPr="00A90B3B">
        <w:rPr>
          <w:rFonts w:ascii="Times New Roman" w:hAnsi="Times New Roman" w:eastAsia="Lato" w:cs="Times New Roman"/>
          <w:sz w:val="28"/>
          <w:szCs w:val="28"/>
        </w:rPr>
        <w:br w:type="page"/>
      </w:r>
    </w:p>
    <w:p w:rsidRPr="00A90B3B" w:rsidR="006E0E76" w:rsidP="00A34CBD" w:rsidRDefault="00D5374B" w14:paraId="6C18E1FA" w14:textId="3E7357EF">
      <w:pPr>
        <w:spacing w:after="0" w:line="240" w:lineRule="auto"/>
        <w:rPr>
          <w:rFonts w:ascii="Times New Roman" w:hAnsi="Times New Roman" w:eastAsia="Lato" w:cs="Times New Roman"/>
          <w:b/>
          <w:bCs/>
          <w:sz w:val="28"/>
          <w:szCs w:val="28"/>
        </w:rPr>
      </w:pPr>
      <w:r w:rsidRPr="00A90B3B">
        <w:rPr>
          <w:rFonts w:ascii="Times New Roman" w:hAnsi="Times New Roman" w:eastAsia="Lato" w:cs="Times New Roman"/>
          <w:b/>
          <w:bCs/>
          <w:sz w:val="28"/>
          <w:szCs w:val="28"/>
        </w:rPr>
        <w:t>Task Division</w:t>
      </w:r>
    </w:p>
    <w:p w:rsidR="5D1182CE" w:rsidP="00A34CBD" w:rsidRDefault="06024CFA" w14:paraId="7DCFBD69" w14:textId="74C56459">
      <w:pPr>
        <w:spacing w:after="0" w:line="240" w:lineRule="auto"/>
        <w:rPr>
          <w:rFonts w:ascii="Times New Roman" w:hAnsi="Times New Roman" w:eastAsia="Lato" w:cs="Times New Roman"/>
          <w:sz w:val="28"/>
          <w:szCs w:val="28"/>
        </w:rPr>
      </w:pPr>
      <w:r w:rsidRPr="24B30713">
        <w:rPr>
          <w:rFonts w:ascii="Times New Roman" w:hAnsi="Times New Roman" w:eastAsia="Lato" w:cs="Times New Roman"/>
          <w:b/>
          <w:bCs/>
          <w:sz w:val="28"/>
          <w:szCs w:val="28"/>
        </w:rPr>
        <w:t xml:space="preserve">Project </w:t>
      </w:r>
      <w:r w:rsidRPr="4C0F6AEC">
        <w:rPr>
          <w:rFonts w:ascii="Times New Roman" w:hAnsi="Times New Roman" w:eastAsia="Lato" w:cs="Times New Roman"/>
          <w:b/>
          <w:bCs/>
          <w:sz w:val="28"/>
          <w:szCs w:val="28"/>
        </w:rPr>
        <w:t>Plan Drafting</w:t>
      </w:r>
    </w:p>
    <w:p w:rsidR="06024CFA" w:rsidP="00A34CBD" w:rsidRDefault="06024CFA" w14:paraId="640D5DCB" w14:textId="727DA45C">
      <w:pPr>
        <w:spacing w:after="0" w:line="240" w:lineRule="auto"/>
        <w:rPr>
          <w:rFonts w:ascii="Times New Roman" w:hAnsi="Times New Roman" w:eastAsia="Lato" w:cs="Times New Roman"/>
          <w:sz w:val="28"/>
          <w:szCs w:val="28"/>
        </w:rPr>
      </w:pPr>
      <w:r w:rsidRPr="7401CE71">
        <w:rPr>
          <w:rFonts w:ascii="Times New Roman" w:hAnsi="Times New Roman" w:eastAsia="Lato" w:cs="Times New Roman"/>
          <w:sz w:val="28"/>
          <w:szCs w:val="28"/>
        </w:rPr>
        <w:t xml:space="preserve">Nik </w:t>
      </w:r>
    </w:p>
    <w:p w:rsidR="06024CFA" w:rsidP="00A34CBD" w:rsidRDefault="06024CFA" w14:paraId="61DC0D1D" w14:textId="3842589F">
      <w:pPr>
        <w:spacing w:after="0" w:line="240" w:lineRule="auto"/>
        <w:rPr>
          <w:rFonts w:ascii="Times New Roman" w:hAnsi="Times New Roman" w:eastAsia="Lato" w:cs="Times New Roman"/>
          <w:sz w:val="28"/>
          <w:szCs w:val="28"/>
        </w:rPr>
      </w:pPr>
      <w:r w:rsidRPr="7401CE71">
        <w:rPr>
          <w:rFonts w:ascii="Times New Roman" w:hAnsi="Times New Roman" w:eastAsia="Lato" w:cs="Times New Roman"/>
          <w:sz w:val="28"/>
          <w:szCs w:val="28"/>
        </w:rPr>
        <w:t>Sabrina</w:t>
      </w:r>
    </w:p>
    <w:p w:rsidRPr="00A90B3B" w:rsidR="3A9DDCAF" w:rsidP="00A34CBD" w:rsidRDefault="7708A51C" w14:paraId="79F3C8DC" w14:textId="7A2B56A3">
      <w:pPr>
        <w:spacing w:after="0" w:line="240" w:lineRule="auto"/>
        <w:rPr>
          <w:rFonts w:ascii="Times New Roman" w:hAnsi="Times New Roman" w:eastAsia="Lato" w:cs="Times New Roman"/>
          <w:b/>
          <w:sz w:val="28"/>
          <w:szCs w:val="28"/>
        </w:rPr>
      </w:pPr>
      <w:r w:rsidRPr="00A90B3B">
        <w:rPr>
          <w:rFonts w:ascii="Times New Roman" w:hAnsi="Times New Roman" w:eastAsia="Lato" w:cs="Times New Roman"/>
          <w:b/>
          <w:bCs/>
          <w:sz w:val="28"/>
          <w:szCs w:val="28"/>
        </w:rPr>
        <w:t>Data searching</w:t>
      </w:r>
      <w:r w:rsidR="006E0E76">
        <w:rPr>
          <w:rFonts w:ascii="Times New Roman" w:hAnsi="Times New Roman" w:eastAsia="Lato" w:cs="Times New Roman"/>
          <w:b/>
          <w:bCs/>
          <w:sz w:val="28"/>
          <w:szCs w:val="28"/>
        </w:rPr>
        <w:t>: 20</w:t>
      </w:r>
      <w:r w:rsidR="00731CB6">
        <w:rPr>
          <w:rFonts w:ascii="Times New Roman" w:hAnsi="Times New Roman" w:eastAsia="Lato" w:cs="Times New Roman"/>
          <w:b/>
          <w:bCs/>
          <w:sz w:val="28"/>
          <w:szCs w:val="28"/>
        </w:rPr>
        <w:t>1</w:t>
      </w:r>
      <w:r w:rsidR="00BB521F">
        <w:rPr>
          <w:rFonts w:ascii="Times New Roman" w:hAnsi="Times New Roman" w:eastAsia="Lato" w:cs="Times New Roman"/>
          <w:b/>
          <w:bCs/>
          <w:sz w:val="28"/>
          <w:szCs w:val="28"/>
        </w:rPr>
        <w:t>3</w:t>
      </w:r>
      <w:r w:rsidR="00731CB6">
        <w:rPr>
          <w:rFonts w:ascii="Times New Roman" w:hAnsi="Times New Roman" w:eastAsia="Lato" w:cs="Times New Roman"/>
          <w:b/>
          <w:bCs/>
          <w:sz w:val="28"/>
          <w:szCs w:val="28"/>
        </w:rPr>
        <w:t>-2023</w:t>
      </w:r>
      <w:r w:rsidR="00BB521F">
        <w:rPr>
          <w:rFonts w:ascii="Times New Roman" w:hAnsi="Times New Roman" w:eastAsia="Lato" w:cs="Times New Roman"/>
          <w:b/>
          <w:bCs/>
          <w:sz w:val="28"/>
          <w:szCs w:val="28"/>
        </w:rPr>
        <w:t xml:space="preserve"> (Preferable), 2018-2023 (second option) </w:t>
      </w:r>
    </w:p>
    <w:p w:rsidRPr="00A90B3B" w:rsidR="3A9DDCAF" w:rsidP="00A34CBD" w:rsidRDefault="47C3C905" w14:paraId="25A9CD1A" w14:textId="36573119">
      <w:pPr>
        <w:pStyle w:val="ListParagraph"/>
        <w:numPr>
          <w:ilvl w:val="0"/>
          <w:numId w:val="4"/>
        </w:numPr>
        <w:spacing w:after="0" w:line="240" w:lineRule="auto"/>
        <w:rPr>
          <w:rFonts w:ascii="Times New Roman" w:hAnsi="Times New Roman" w:eastAsia="Lato" w:cs="Times New Roman"/>
          <w:sz w:val="24"/>
          <w:szCs w:val="24"/>
        </w:rPr>
      </w:pPr>
      <w:r w:rsidRPr="00C3371B">
        <w:rPr>
          <w:rFonts w:ascii="Times New Roman" w:hAnsi="Times New Roman" w:eastAsia="Lato" w:cs="Times New Roman"/>
          <w:sz w:val="28"/>
          <w:szCs w:val="28"/>
        </w:rPr>
        <w:t>Social media – Opinions &gt;&gt; Nik</w:t>
      </w:r>
    </w:p>
    <w:p w:rsidR="55351D27" w:rsidP="55351D27" w:rsidRDefault="55351D27" w14:paraId="7F11F2AC" w14:textId="519DBD99">
      <w:pPr>
        <w:spacing w:after="0" w:line="240" w:lineRule="auto"/>
        <w:rPr>
          <w:rFonts w:ascii="Times New Roman" w:hAnsi="Times New Roman" w:eastAsia="Lato" w:cs="Times New Roman"/>
          <w:b/>
          <w:bCs/>
          <w:sz w:val="28"/>
          <w:szCs w:val="28"/>
        </w:rPr>
      </w:pPr>
    </w:p>
    <w:p w:rsidR="0A7B5BC2" w:rsidP="0A7B5BC2" w:rsidRDefault="7708A51C" w14:paraId="6E998253" w14:textId="13897092">
      <w:pPr>
        <w:spacing w:after="0" w:line="240" w:lineRule="auto"/>
        <w:rPr>
          <w:rFonts w:ascii="Times New Roman" w:hAnsi="Times New Roman" w:eastAsia="Lato" w:cs="Times New Roman"/>
          <w:b/>
          <w:sz w:val="28"/>
          <w:szCs w:val="28"/>
        </w:rPr>
      </w:pPr>
      <w:r w:rsidRPr="00A90B3B">
        <w:rPr>
          <w:rFonts w:ascii="Times New Roman" w:hAnsi="Times New Roman" w:eastAsia="Lato" w:cs="Times New Roman"/>
          <w:b/>
          <w:bCs/>
          <w:sz w:val="28"/>
          <w:szCs w:val="28"/>
        </w:rPr>
        <w:t>Data preprocessing</w:t>
      </w:r>
      <w:r w:rsidRPr="00A90B3B" w:rsidR="4D5F1616">
        <w:rPr>
          <w:rFonts w:ascii="Times New Roman" w:hAnsi="Times New Roman" w:eastAsia="Lato" w:cs="Times New Roman"/>
          <w:b/>
          <w:bCs/>
          <w:sz w:val="28"/>
          <w:szCs w:val="28"/>
        </w:rPr>
        <w:t xml:space="preserve"> </w:t>
      </w:r>
      <w:r w:rsidRPr="00A90B3B" w:rsidR="4D5F1616">
        <w:rPr>
          <w:rFonts w:ascii="Times New Roman" w:hAnsi="Times New Roman" w:eastAsia="Lato" w:cs="Times New Roman"/>
          <w:sz w:val="28"/>
          <w:szCs w:val="28"/>
        </w:rPr>
        <w:t>(data cleaning</w:t>
      </w:r>
      <w:r w:rsidRPr="00A90B3B" w:rsidR="75CBAE1F">
        <w:rPr>
          <w:rFonts w:ascii="Times New Roman" w:hAnsi="Times New Roman" w:eastAsia="Lato" w:cs="Times New Roman"/>
          <w:sz w:val="28"/>
          <w:szCs w:val="28"/>
        </w:rPr>
        <w:t>, structured data</w:t>
      </w:r>
      <w:r w:rsidRPr="00A90B3B" w:rsidR="4D5F1616">
        <w:rPr>
          <w:rFonts w:ascii="Times New Roman" w:hAnsi="Times New Roman" w:eastAsia="Lato" w:cs="Times New Roman"/>
          <w:sz w:val="28"/>
          <w:szCs w:val="28"/>
        </w:rPr>
        <w:t>)</w:t>
      </w:r>
    </w:p>
    <w:p w:rsidRPr="00A90B3B" w:rsidR="72EEBE89" w:rsidP="00A34CBD" w:rsidRDefault="58F368CA" w14:paraId="23DD2328" w14:textId="19E99DE1">
      <w:pPr>
        <w:spacing w:after="0" w:line="240" w:lineRule="auto"/>
        <w:rPr>
          <w:rFonts w:ascii="Times New Roman" w:hAnsi="Times New Roman" w:eastAsia="Lato" w:cs="Times New Roman"/>
          <w:sz w:val="28"/>
          <w:szCs w:val="28"/>
        </w:rPr>
      </w:pPr>
      <w:r w:rsidRPr="507FC590">
        <w:rPr>
          <w:rFonts w:ascii="Times New Roman" w:hAnsi="Times New Roman" w:eastAsia="Lato" w:cs="Times New Roman"/>
          <w:sz w:val="28"/>
          <w:szCs w:val="28"/>
        </w:rPr>
        <w:t>Dong</w:t>
      </w:r>
    </w:p>
    <w:p w:rsidR="58F368CA" w:rsidP="00A34CBD" w:rsidRDefault="58F368CA" w14:paraId="3369DB10" w14:textId="494D7022">
      <w:pPr>
        <w:spacing w:after="0" w:line="240" w:lineRule="auto"/>
        <w:rPr>
          <w:rFonts w:ascii="Times New Roman" w:hAnsi="Times New Roman" w:eastAsia="Lato" w:cs="Times New Roman"/>
          <w:sz w:val="28"/>
          <w:szCs w:val="28"/>
        </w:rPr>
      </w:pPr>
      <w:r w:rsidRPr="7C553AE1">
        <w:rPr>
          <w:rFonts w:ascii="Times New Roman" w:hAnsi="Times New Roman" w:eastAsia="Lato" w:cs="Times New Roman"/>
          <w:sz w:val="28"/>
          <w:szCs w:val="28"/>
        </w:rPr>
        <w:t>Sabrina</w:t>
      </w:r>
      <w:r w:rsidR="00D226E0">
        <w:rPr>
          <w:rFonts w:ascii="Times New Roman" w:hAnsi="Times New Roman" w:eastAsia="Lato" w:cs="Times New Roman"/>
          <w:sz w:val="28"/>
          <w:szCs w:val="28"/>
        </w:rPr>
        <w:t xml:space="preserve"> &gt;&gt; </w:t>
      </w:r>
      <w:r w:rsidRPr="04875CFB" w:rsidR="50E411FE">
        <w:rPr>
          <w:rFonts w:ascii="Times New Roman" w:hAnsi="Times New Roman" w:eastAsia="Lato" w:cs="Times New Roman"/>
          <w:sz w:val="28"/>
          <w:szCs w:val="28"/>
        </w:rPr>
        <w:t xml:space="preserve">scripting </w:t>
      </w:r>
      <w:r w:rsidRPr="483976AE" w:rsidR="50E411FE">
        <w:rPr>
          <w:rFonts w:ascii="Times New Roman" w:hAnsi="Times New Roman" w:eastAsia="Lato" w:cs="Times New Roman"/>
          <w:sz w:val="28"/>
          <w:szCs w:val="28"/>
        </w:rPr>
        <w:t xml:space="preserve">in </w:t>
      </w:r>
      <w:proofErr w:type="spellStart"/>
      <w:r w:rsidRPr="04875CFB" w:rsidR="05DE366D">
        <w:rPr>
          <w:rFonts w:ascii="Times New Roman" w:hAnsi="Times New Roman" w:eastAsia="Lato" w:cs="Times New Roman"/>
          <w:sz w:val="28"/>
          <w:szCs w:val="28"/>
        </w:rPr>
        <w:t>jupyter</w:t>
      </w:r>
      <w:proofErr w:type="spellEnd"/>
      <w:r w:rsidRPr="7E4776D8" w:rsidR="05DE366D">
        <w:rPr>
          <w:rFonts w:ascii="Times New Roman" w:hAnsi="Times New Roman" w:eastAsia="Lato" w:cs="Times New Roman"/>
          <w:sz w:val="28"/>
          <w:szCs w:val="28"/>
        </w:rPr>
        <w:t xml:space="preserve"> notebook</w:t>
      </w:r>
    </w:p>
    <w:p w:rsidR="7C553AE1" w:rsidP="00A34CBD" w:rsidRDefault="58F368CA" w14:paraId="334EDC4C" w14:textId="49C7C604">
      <w:pPr>
        <w:spacing w:after="0" w:line="240" w:lineRule="auto"/>
        <w:rPr>
          <w:rFonts w:ascii="Times New Roman" w:hAnsi="Times New Roman" w:eastAsia="Lato" w:cs="Times New Roman"/>
          <w:sz w:val="28"/>
          <w:szCs w:val="28"/>
        </w:rPr>
      </w:pPr>
      <w:r w:rsidRPr="6B9A63A8">
        <w:rPr>
          <w:rFonts w:ascii="Times New Roman" w:hAnsi="Times New Roman" w:eastAsia="Lato" w:cs="Times New Roman"/>
          <w:sz w:val="28"/>
          <w:szCs w:val="28"/>
        </w:rPr>
        <w:t>Nik</w:t>
      </w:r>
    </w:p>
    <w:p w:rsidR="5D601BF6" w:rsidP="727C69EA" w:rsidRDefault="5D601BF6" w14:paraId="598C8929" w14:textId="4D283462">
      <w:pPr>
        <w:spacing w:after="0" w:line="240" w:lineRule="auto"/>
        <w:rPr>
          <w:rFonts w:ascii="Times New Roman" w:hAnsi="Times New Roman" w:eastAsia="Lato" w:cs="Times New Roman"/>
          <w:sz w:val="28"/>
          <w:szCs w:val="28"/>
        </w:rPr>
      </w:pPr>
      <w:r w:rsidRPr="727C69EA">
        <w:rPr>
          <w:rFonts w:ascii="Times New Roman" w:hAnsi="Times New Roman" w:eastAsia="Lato" w:cs="Times New Roman"/>
          <w:sz w:val="28"/>
          <w:szCs w:val="28"/>
        </w:rPr>
        <w:t xml:space="preserve">Olive &gt;&gt; wants to </w:t>
      </w:r>
      <w:r w:rsidRPr="3A31E104">
        <w:rPr>
          <w:rFonts w:ascii="Times New Roman" w:hAnsi="Times New Roman" w:eastAsia="Lato" w:cs="Times New Roman"/>
          <w:sz w:val="28"/>
          <w:szCs w:val="28"/>
        </w:rPr>
        <w:t xml:space="preserve">learn more </w:t>
      </w:r>
      <w:r w:rsidRPr="55351D27">
        <w:rPr>
          <w:rFonts w:ascii="Times New Roman" w:hAnsi="Times New Roman" w:eastAsia="Lato" w:cs="Times New Roman"/>
          <w:sz w:val="28"/>
          <w:szCs w:val="28"/>
        </w:rPr>
        <w:t xml:space="preserve">about </w:t>
      </w:r>
      <w:proofErr w:type="gramStart"/>
      <w:r w:rsidRPr="55351D27">
        <w:rPr>
          <w:rFonts w:ascii="Times New Roman" w:hAnsi="Times New Roman" w:eastAsia="Lato" w:cs="Times New Roman"/>
          <w:sz w:val="28"/>
          <w:szCs w:val="28"/>
        </w:rPr>
        <w:t>coding</w:t>
      </w:r>
      <w:proofErr w:type="gramEnd"/>
    </w:p>
    <w:p w:rsidR="69CF6AB6" w:rsidP="00A34CBD" w:rsidRDefault="58F368CA" w14:paraId="7E7358B3" w14:textId="5668FA2F">
      <w:pPr>
        <w:spacing w:after="0" w:line="240" w:lineRule="auto"/>
        <w:rPr>
          <w:rFonts w:ascii="Times New Roman" w:hAnsi="Times New Roman" w:eastAsia="Lato" w:cs="Times New Roman"/>
          <w:sz w:val="28"/>
          <w:szCs w:val="28"/>
        </w:rPr>
      </w:pPr>
      <w:proofErr w:type="gramStart"/>
      <w:r w:rsidRPr="26F4B9D3">
        <w:rPr>
          <w:rFonts w:ascii="Times New Roman" w:hAnsi="Times New Roman" w:eastAsia="Lato" w:cs="Times New Roman"/>
          <w:sz w:val="28"/>
          <w:szCs w:val="28"/>
        </w:rPr>
        <w:t>Backup :</w:t>
      </w:r>
      <w:proofErr w:type="gramEnd"/>
      <w:r w:rsidRPr="26F4B9D3">
        <w:rPr>
          <w:rFonts w:ascii="Times New Roman" w:hAnsi="Times New Roman" w:eastAsia="Lato" w:cs="Times New Roman"/>
          <w:sz w:val="28"/>
          <w:szCs w:val="28"/>
        </w:rPr>
        <w:t xml:space="preserve"> </w:t>
      </w:r>
      <w:r w:rsidRPr="0FC93F55">
        <w:rPr>
          <w:rFonts w:ascii="Times New Roman" w:hAnsi="Times New Roman" w:eastAsia="Lato" w:cs="Times New Roman"/>
          <w:sz w:val="28"/>
          <w:szCs w:val="28"/>
        </w:rPr>
        <w:t>Intan</w:t>
      </w:r>
    </w:p>
    <w:p w:rsidR="55351D27" w:rsidP="55351D27" w:rsidRDefault="55351D27" w14:paraId="29E98794" w14:textId="5DF0F0C7">
      <w:pPr>
        <w:spacing w:after="0" w:line="240" w:lineRule="auto"/>
        <w:rPr>
          <w:rFonts w:ascii="Times New Roman" w:hAnsi="Times New Roman" w:eastAsia="Lato" w:cs="Times New Roman"/>
          <w:b/>
          <w:bCs/>
          <w:sz w:val="28"/>
          <w:szCs w:val="28"/>
        </w:rPr>
      </w:pPr>
    </w:p>
    <w:p w:rsidR="7708A51C" w:rsidP="00A34CBD" w:rsidRDefault="7708A51C" w14:paraId="2C9203AF" w14:textId="52D3E85A">
      <w:pPr>
        <w:spacing w:after="0" w:line="240" w:lineRule="auto"/>
        <w:rPr>
          <w:rFonts w:ascii="Times New Roman" w:hAnsi="Times New Roman" w:eastAsia="Lato" w:cs="Times New Roman"/>
          <w:b/>
          <w:bCs/>
          <w:sz w:val="28"/>
          <w:szCs w:val="28"/>
        </w:rPr>
      </w:pPr>
      <w:r w:rsidRPr="00A90B3B">
        <w:rPr>
          <w:rFonts w:ascii="Times New Roman" w:hAnsi="Times New Roman" w:eastAsia="Lato" w:cs="Times New Roman"/>
          <w:b/>
          <w:bCs/>
          <w:sz w:val="28"/>
          <w:szCs w:val="28"/>
        </w:rPr>
        <w:t>Data analysis</w:t>
      </w:r>
      <w:r w:rsidRPr="00A90B3B" w:rsidR="145AD8C1">
        <w:rPr>
          <w:rFonts w:ascii="Times New Roman" w:hAnsi="Times New Roman" w:eastAsia="Lato" w:cs="Times New Roman"/>
          <w:b/>
          <w:bCs/>
          <w:sz w:val="28"/>
          <w:szCs w:val="28"/>
        </w:rPr>
        <w:t xml:space="preserve"> </w:t>
      </w:r>
    </w:p>
    <w:p w:rsidRPr="00370ECB" w:rsidR="5577E907" w:rsidP="5DD69CFC" w:rsidRDefault="7FFCBD07" w14:paraId="18EADEF7" w14:textId="7B7D938B">
      <w:pPr>
        <w:pStyle w:val="ListParagraph"/>
        <w:numPr>
          <w:ilvl w:val="0"/>
          <w:numId w:val="17"/>
        </w:numPr>
        <w:spacing w:after="0" w:line="240" w:lineRule="auto"/>
        <w:rPr>
          <w:rFonts w:ascii="Times New Roman" w:hAnsi="Times New Roman" w:eastAsia="Lato" w:cs="Times New Roman"/>
          <w:sz w:val="28"/>
          <w:szCs w:val="28"/>
        </w:rPr>
      </w:pPr>
      <w:r w:rsidRPr="29139842">
        <w:rPr>
          <w:rFonts w:ascii="Times New Roman" w:hAnsi="Times New Roman" w:eastAsia="Lato" w:cs="Times New Roman"/>
          <w:sz w:val="28"/>
          <w:szCs w:val="28"/>
        </w:rPr>
        <w:t>Trend of concentration of air pollutants</w:t>
      </w:r>
      <w:r w:rsidRPr="29139842" w:rsidR="00AB0BEC">
        <w:rPr>
          <w:rFonts w:ascii="Times New Roman" w:hAnsi="Times New Roman" w:eastAsia="Lato" w:cs="Times New Roman"/>
          <w:sz w:val="28"/>
          <w:szCs w:val="28"/>
        </w:rPr>
        <w:t xml:space="preserve"> </w:t>
      </w:r>
      <w:r w:rsidRPr="29139842" w:rsidR="00554193">
        <w:rPr>
          <w:rFonts w:ascii="Times New Roman" w:hAnsi="Times New Roman" w:eastAsia="Lato" w:cs="Times New Roman"/>
          <w:sz w:val="28"/>
          <w:szCs w:val="28"/>
        </w:rPr>
        <w:t xml:space="preserve">(excel and phyton) </w:t>
      </w:r>
      <w:r w:rsidRPr="29139842" w:rsidR="00696BCE">
        <w:rPr>
          <w:rFonts w:ascii="Times New Roman" w:hAnsi="Times New Roman" w:eastAsia="Lato" w:cs="Times New Roman"/>
          <w:sz w:val="28"/>
          <w:szCs w:val="28"/>
        </w:rPr>
        <w:t xml:space="preserve">&gt;&gt; </w:t>
      </w:r>
      <w:r w:rsidRPr="29139842" w:rsidR="13C1F4A8">
        <w:rPr>
          <w:rFonts w:ascii="Times New Roman" w:hAnsi="Times New Roman" w:eastAsia="Lato" w:cs="Times New Roman"/>
          <w:sz w:val="28"/>
          <w:szCs w:val="28"/>
        </w:rPr>
        <w:t>S</w:t>
      </w:r>
      <w:r w:rsidRPr="29139842" w:rsidR="00696BCE">
        <w:rPr>
          <w:rFonts w:ascii="Times New Roman" w:hAnsi="Times New Roman" w:eastAsia="Lato" w:cs="Times New Roman"/>
          <w:sz w:val="28"/>
          <w:szCs w:val="28"/>
        </w:rPr>
        <w:t>abrina</w:t>
      </w:r>
      <w:r w:rsidRPr="29139842" w:rsidR="000B1859">
        <w:rPr>
          <w:rFonts w:ascii="Times New Roman" w:hAnsi="Times New Roman" w:eastAsia="Lato" w:cs="Times New Roman"/>
          <w:sz w:val="28"/>
          <w:szCs w:val="28"/>
        </w:rPr>
        <w:t xml:space="preserve">, </w:t>
      </w:r>
      <w:r w:rsidRPr="29139842" w:rsidR="00A67B29">
        <w:rPr>
          <w:rFonts w:ascii="Times New Roman" w:hAnsi="Times New Roman" w:eastAsia="Lato" w:cs="Times New Roman"/>
          <w:sz w:val="28"/>
          <w:szCs w:val="28"/>
        </w:rPr>
        <w:t>Dong</w:t>
      </w:r>
      <w:r w:rsidRPr="29139842" w:rsidR="05860C69">
        <w:rPr>
          <w:rFonts w:ascii="Times New Roman" w:hAnsi="Times New Roman" w:eastAsia="Lato" w:cs="Times New Roman"/>
          <w:sz w:val="28"/>
          <w:szCs w:val="28"/>
        </w:rPr>
        <w:t>, Hudson</w:t>
      </w:r>
    </w:p>
    <w:p w:rsidRPr="00A90B3B" w:rsidR="5C45AA05" w:rsidP="00A34CBD" w:rsidRDefault="41C8BF5A" w14:paraId="50A66DF3" w14:textId="28484834">
      <w:pPr>
        <w:pStyle w:val="ListParagraph"/>
        <w:numPr>
          <w:ilvl w:val="0"/>
          <w:numId w:val="17"/>
        </w:numPr>
        <w:spacing w:after="0" w:line="240" w:lineRule="auto"/>
        <w:rPr>
          <w:rFonts w:ascii="Times New Roman" w:hAnsi="Times New Roman" w:eastAsia="Lato" w:cs="Times New Roman"/>
          <w:sz w:val="28"/>
          <w:szCs w:val="28"/>
        </w:rPr>
      </w:pPr>
      <w:r w:rsidRPr="29139842">
        <w:rPr>
          <w:rFonts w:ascii="Times New Roman" w:hAnsi="Times New Roman" w:eastAsia="Lato" w:cs="Times New Roman"/>
          <w:sz w:val="28"/>
          <w:szCs w:val="28"/>
        </w:rPr>
        <w:t>Correlation between potential factors/causes and air pollution</w:t>
      </w:r>
      <w:r w:rsidRPr="29139842" w:rsidR="004D1A6C">
        <w:rPr>
          <w:rFonts w:ascii="Times New Roman" w:hAnsi="Times New Roman" w:eastAsia="Lato" w:cs="Times New Roman"/>
          <w:sz w:val="28"/>
          <w:szCs w:val="28"/>
        </w:rPr>
        <w:t xml:space="preserve"> (GeoDa</w:t>
      </w:r>
      <w:r w:rsidRPr="29139842" w:rsidR="00266143">
        <w:rPr>
          <w:rFonts w:ascii="Times New Roman" w:hAnsi="Times New Roman" w:eastAsia="Lato" w:cs="Times New Roman"/>
          <w:sz w:val="28"/>
          <w:szCs w:val="28"/>
        </w:rPr>
        <w:t xml:space="preserve"> and pyt</w:t>
      </w:r>
      <w:r w:rsidRPr="29139842" w:rsidR="00774816">
        <w:rPr>
          <w:rFonts w:ascii="Times New Roman" w:hAnsi="Times New Roman" w:eastAsia="Lato" w:cs="Times New Roman"/>
          <w:sz w:val="28"/>
          <w:szCs w:val="28"/>
        </w:rPr>
        <w:t>h</w:t>
      </w:r>
      <w:r w:rsidRPr="29139842" w:rsidR="00266143">
        <w:rPr>
          <w:rFonts w:ascii="Times New Roman" w:hAnsi="Times New Roman" w:eastAsia="Lato" w:cs="Times New Roman"/>
          <w:sz w:val="28"/>
          <w:szCs w:val="28"/>
        </w:rPr>
        <w:t>on</w:t>
      </w:r>
      <w:r w:rsidRPr="29139842" w:rsidR="00370ECB">
        <w:rPr>
          <w:rFonts w:ascii="Times New Roman" w:hAnsi="Times New Roman" w:eastAsia="Lato" w:cs="Times New Roman"/>
          <w:sz w:val="28"/>
          <w:szCs w:val="28"/>
        </w:rPr>
        <w:t xml:space="preserve">) </w:t>
      </w:r>
      <w:r w:rsidRPr="29139842" w:rsidR="002D79B3">
        <w:rPr>
          <w:rFonts w:ascii="Times New Roman" w:hAnsi="Times New Roman" w:eastAsia="Lato" w:cs="Times New Roman"/>
          <w:sz w:val="28"/>
          <w:szCs w:val="28"/>
        </w:rPr>
        <w:t xml:space="preserve">&gt;&gt; </w:t>
      </w:r>
      <w:r w:rsidRPr="29139842" w:rsidR="001E40BE">
        <w:rPr>
          <w:rFonts w:ascii="Times New Roman" w:hAnsi="Times New Roman" w:eastAsia="Lato" w:cs="Times New Roman"/>
          <w:sz w:val="28"/>
          <w:szCs w:val="28"/>
        </w:rPr>
        <w:t>Nik</w:t>
      </w:r>
      <w:r w:rsidRPr="29139842" w:rsidR="0022539B">
        <w:rPr>
          <w:rFonts w:ascii="Times New Roman" w:hAnsi="Times New Roman" w:eastAsia="Lato" w:cs="Times New Roman"/>
          <w:sz w:val="28"/>
          <w:szCs w:val="28"/>
        </w:rPr>
        <w:t xml:space="preserve"> (</w:t>
      </w:r>
      <w:r w:rsidRPr="29139842" w:rsidR="00C151DE">
        <w:rPr>
          <w:rFonts w:ascii="Times New Roman" w:hAnsi="Times New Roman" w:eastAsia="Lato" w:cs="Times New Roman"/>
          <w:sz w:val="28"/>
          <w:szCs w:val="28"/>
        </w:rPr>
        <w:t xml:space="preserve">any kind of </w:t>
      </w:r>
      <w:r w:rsidRPr="29139842" w:rsidR="00F7715D">
        <w:rPr>
          <w:rFonts w:ascii="Times New Roman" w:hAnsi="Times New Roman" w:eastAsia="Lato" w:cs="Times New Roman"/>
          <w:sz w:val="28"/>
          <w:szCs w:val="28"/>
        </w:rPr>
        <w:t xml:space="preserve">factor), </w:t>
      </w:r>
      <w:r w:rsidRPr="29139842" w:rsidR="00753F8A">
        <w:rPr>
          <w:rFonts w:ascii="Times New Roman" w:hAnsi="Times New Roman" w:eastAsia="Lato" w:cs="Times New Roman"/>
          <w:sz w:val="28"/>
          <w:szCs w:val="28"/>
        </w:rPr>
        <w:t>Sabrina (</w:t>
      </w:r>
      <w:proofErr w:type="gramStart"/>
      <w:r w:rsidRPr="29139842" w:rsidR="00753F8A">
        <w:rPr>
          <w:rFonts w:ascii="Times New Roman" w:hAnsi="Times New Roman" w:eastAsia="Lato" w:cs="Times New Roman"/>
          <w:sz w:val="28"/>
          <w:szCs w:val="28"/>
        </w:rPr>
        <w:t>Fire forest</w:t>
      </w:r>
      <w:proofErr w:type="gramEnd"/>
      <w:r w:rsidRPr="29139842" w:rsidR="00753F8A">
        <w:rPr>
          <w:rFonts w:ascii="Times New Roman" w:hAnsi="Times New Roman" w:eastAsia="Lato" w:cs="Times New Roman"/>
          <w:sz w:val="28"/>
          <w:szCs w:val="28"/>
        </w:rPr>
        <w:t xml:space="preserve">), </w:t>
      </w:r>
      <w:r w:rsidRPr="29139842" w:rsidR="00AD165A">
        <w:rPr>
          <w:rFonts w:ascii="Times New Roman" w:hAnsi="Times New Roman" w:eastAsia="Lato" w:cs="Times New Roman"/>
          <w:sz w:val="28"/>
          <w:szCs w:val="28"/>
        </w:rPr>
        <w:t>Olive</w:t>
      </w:r>
      <w:r w:rsidRPr="29139842" w:rsidR="00A67B29">
        <w:rPr>
          <w:rFonts w:ascii="Times New Roman" w:hAnsi="Times New Roman" w:eastAsia="Lato" w:cs="Times New Roman"/>
          <w:sz w:val="28"/>
          <w:szCs w:val="28"/>
        </w:rPr>
        <w:t>, Dong</w:t>
      </w:r>
      <w:r w:rsidRPr="29139842" w:rsidR="2004FB03">
        <w:rPr>
          <w:rFonts w:ascii="Times New Roman" w:hAnsi="Times New Roman" w:eastAsia="Lato" w:cs="Times New Roman"/>
          <w:sz w:val="28"/>
          <w:szCs w:val="28"/>
        </w:rPr>
        <w:t>, Hudson</w:t>
      </w:r>
    </w:p>
    <w:p w:rsidRPr="00A90B3B" w:rsidR="5C45AA05" w:rsidP="00A34CBD" w:rsidRDefault="59270CE1" w14:paraId="1C5AE8DA" w14:textId="2E56A286">
      <w:pPr>
        <w:pStyle w:val="ListParagraph"/>
        <w:numPr>
          <w:ilvl w:val="0"/>
          <w:numId w:val="17"/>
        </w:numPr>
        <w:spacing w:after="0" w:line="240" w:lineRule="auto"/>
        <w:rPr>
          <w:rFonts w:ascii="Times New Roman" w:hAnsi="Times New Roman" w:eastAsia="Lato" w:cs="Times New Roman"/>
          <w:sz w:val="28"/>
          <w:szCs w:val="28"/>
        </w:rPr>
      </w:pPr>
      <w:r w:rsidRPr="29139842">
        <w:rPr>
          <w:rFonts w:ascii="Times New Roman" w:hAnsi="Times New Roman" w:eastAsia="Lato" w:cs="Times New Roman"/>
          <w:sz w:val="28"/>
          <w:szCs w:val="28"/>
        </w:rPr>
        <w:t>Relative contribution of each factor of air pollution, differing by region</w:t>
      </w:r>
      <w:r w:rsidRPr="29139842" w:rsidR="00303604">
        <w:rPr>
          <w:rFonts w:ascii="Times New Roman" w:hAnsi="Times New Roman" w:eastAsia="Lato" w:cs="Times New Roman"/>
          <w:sz w:val="28"/>
          <w:szCs w:val="28"/>
        </w:rPr>
        <w:t xml:space="preserve"> (</w:t>
      </w:r>
      <w:r w:rsidRPr="29139842" w:rsidR="005F4BB8">
        <w:rPr>
          <w:rFonts w:ascii="Times New Roman" w:hAnsi="Times New Roman" w:eastAsia="Lato" w:cs="Times New Roman"/>
          <w:sz w:val="28"/>
          <w:szCs w:val="28"/>
        </w:rPr>
        <w:t>GeoDa</w:t>
      </w:r>
      <w:r w:rsidRPr="29139842" w:rsidR="00C9728F">
        <w:rPr>
          <w:rFonts w:ascii="Times New Roman" w:hAnsi="Times New Roman" w:eastAsia="Lato" w:cs="Times New Roman"/>
          <w:sz w:val="28"/>
          <w:szCs w:val="28"/>
        </w:rPr>
        <w:t>/</w:t>
      </w:r>
      <w:r w:rsidRPr="29139842" w:rsidR="005F4BB8">
        <w:rPr>
          <w:rFonts w:ascii="Times New Roman" w:hAnsi="Times New Roman" w:eastAsia="Lato" w:cs="Times New Roman"/>
          <w:sz w:val="28"/>
          <w:szCs w:val="28"/>
        </w:rPr>
        <w:t>P</w:t>
      </w:r>
      <w:r w:rsidRPr="29139842" w:rsidR="00E27E75">
        <w:rPr>
          <w:rFonts w:ascii="Times New Roman" w:hAnsi="Times New Roman" w:eastAsia="Lato" w:cs="Times New Roman"/>
          <w:sz w:val="28"/>
          <w:szCs w:val="28"/>
        </w:rPr>
        <w:t>yt</w:t>
      </w:r>
      <w:r w:rsidRPr="29139842" w:rsidR="00774816">
        <w:rPr>
          <w:rFonts w:ascii="Times New Roman" w:hAnsi="Times New Roman" w:eastAsia="Lato" w:cs="Times New Roman"/>
          <w:sz w:val="28"/>
          <w:szCs w:val="28"/>
        </w:rPr>
        <w:t>h</w:t>
      </w:r>
      <w:r w:rsidRPr="29139842" w:rsidR="00E27E75">
        <w:rPr>
          <w:rFonts w:ascii="Times New Roman" w:hAnsi="Times New Roman" w:eastAsia="Lato" w:cs="Times New Roman"/>
          <w:sz w:val="28"/>
          <w:szCs w:val="28"/>
        </w:rPr>
        <w:t>on) &gt;&gt; Intan</w:t>
      </w:r>
      <w:r w:rsidRPr="29139842" w:rsidR="00AD165A">
        <w:rPr>
          <w:rFonts w:ascii="Times New Roman" w:hAnsi="Times New Roman" w:eastAsia="Lato" w:cs="Times New Roman"/>
          <w:sz w:val="28"/>
          <w:szCs w:val="28"/>
        </w:rPr>
        <w:t>, Olive</w:t>
      </w:r>
      <w:r w:rsidRPr="29139842" w:rsidR="00A67B29">
        <w:rPr>
          <w:rFonts w:ascii="Times New Roman" w:hAnsi="Times New Roman" w:eastAsia="Lato" w:cs="Times New Roman"/>
          <w:sz w:val="28"/>
          <w:szCs w:val="28"/>
        </w:rPr>
        <w:t>, Dong</w:t>
      </w:r>
      <w:r w:rsidRPr="29139842" w:rsidR="00046C14">
        <w:rPr>
          <w:rFonts w:ascii="Times New Roman" w:hAnsi="Times New Roman" w:eastAsia="Lato" w:cs="Times New Roman"/>
          <w:sz w:val="28"/>
          <w:szCs w:val="28"/>
        </w:rPr>
        <w:t>, Sabrina</w:t>
      </w:r>
      <w:r w:rsidRPr="29139842" w:rsidR="4B8FC434">
        <w:rPr>
          <w:rFonts w:ascii="Times New Roman" w:hAnsi="Times New Roman" w:eastAsia="Lato" w:cs="Times New Roman"/>
          <w:sz w:val="28"/>
          <w:szCs w:val="28"/>
        </w:rPr>
        <w:t>, Hudson</w:t>
      </w:r>
    </w:p>
    <w:p w:rsidRPr="00A90B3B" w:rsidR="35F54003" w:rsidP="00A34CBD" w:rsidRDefault="35F54003" w14:paraId="5BD0F0AE" w14:textId="2B98E7D9">
      <w:pPr>
        <w:pStyle w:val="ListParagraph"/>
        <w:numPr>
          <w:ilvl w:val="0"/>
          <w:numId w:val="17"/>
        </w:numPr>
        <w:spacing w:after="0" w:line="240" w:lineRule="auto"/>
        <w:rPr>
          <w:rFonts w:ascii="Times New Roman" w:hAnsi="Times New Roman" w:eastAsia="Lato" w:cs="Times New Roman"/>
          <w:sz w:val="28"/>
          <w:szCs w:val="28"/>
        </w:rPr>
      </w:pPr>
      <w:r w:rsidRPr="00A90B3B">
        <w:rPr>
          <w:rFonts w:ascii="Times New Roman" w:hAnsi="Times New Roman" w:eastAsia="Lato" w:cs="Times New Roman"/>
          <w:sz w:val="28"/>
          <w:szCs w:val="28"/>
        </w:rPr>
        <w:t>Respiratory illness occurrence, differing by socioeconomic status</w:t>
      </w:r>
      <w:r w:rsidR="00317899">
        <w:rPr>
          <w:rFonts w:ascii="Times New Roman" w:hAnsi="Times New Roman" w:eastAsia="Lato" w:cs="Times New Roman"/>
          <w:sz w:val="28"/>
          <w:szCs w:val="28"/>
        </w:rPr>
        <w:t xml:space="preserve"> (</w:t>
      </w:r>
      <w:r w:rsidR="00DE35B2">
        <w:rPr>
          <w:rFonts w:ascii="Times New Roman" w:hAnsi="Times New Roman" w:eastAsia="Lato" w:cs="Times New Roman"/>
          <w:sz w:val="28"/>
          <w:szCs w:val="28"/>
        </w:rPr>
        <w:t xml:space="preserve">Python)&gt;&gt; </w:t>
      </w:r>
      <w:r w:rsidR="00A67B29">
        <w:rPr>
          <w:rFonts w:ascii="Times New Roman" w:hAnsi="Times New Roman" w:eastAsia="Lato" w:cs="Times New Roman"/>
          <w:sz w:val="28"/>
          <w:szCs w:val="28"/>
        </w:rPr>
        <w:t>Dong, Nik</w:t>
      </w:r>
      <w:r w:rsidRPr="1E456C32" w:rsidR="13F9D40D">
        <w:rPr>
          <w:rFonts w:ascii="Times New Roman" w:hAnsi="Times New Roman" w:eastAsia="Lato" w:cs="Times New Roman"/>
          <w:sz w:val="28"/>
          <w:szCs w:val="28"/>
        </w:rPr>
        <w:t>,</w:t>
      </w:r>
      <w:r w:rsidRPr="42BA6B4D" w:rsidR="13F9D40D">
        <w:rPr>
          <w:rFonts w:ascii="Times New Roman" w:hAnsi="Times New Roman" w:eastAsia="Lato" w:cs="Times New Roman"/>
          <w:sz w:val="28"/>
          <w:szCs w:val="28"/>
        </w:rPr>
        <w:t xml:space="preserve"> Intan,</w:t>
      </w:r>
      <w:r w:rsidRPr="3D46D947" w:rsidR="13F9D40D">
        <w:rPr>
          <w:rFonts w:ascii="Times New Roman" w:hAnsi="Times New Roman" w:eastAsia="Lato" w:cs="Times New Roman"/>
          <w:sz w:val="28"/>
          <w:szCs w:val="28"/>
        </w:rPr>
        <w:t xml:space="preserve"> Olive</w:t>
      </w:r>
    </w:p>
    <w:p w:rsidRPr="00A90B3B" w:rsidR="4946C22C" w:rsidP="00A34CBD" w:rsidRDefault="35F54003" w14:paraId="28E9A810" w14:textId="2B48D74C">
      <w:pPr>
        <w:pStyle w:val="ListParagraph"/>
        <w:numPr>
          <w:ilvl w:val="0"/>
          <w:numId w:val="17"/>
        </w:numPr>
        <w:spacing w:after="0" w:line="240" w:lineRule="auto"/>
        <w:rPr>
          <w:rFonts w:ascii="Times New Roman" w:hAnsi="Times New Roman" w:eastAsia="Lato" w:cs="Times New Roman"/>
          <w:sz w:val="28"/>
          <w:szCs w:val="28"/>
        </w:rPr>
      </w:pPr>
      <w:r w:rsidRPr="00074C45">
        <w:rPr>
          <w:rFonts w:ascii="Times New Roman" w:hAnsi="Times New Roman" w:eastAsia="Lato" w:cs="Times New Roman"/>
          <w:color w:val="FF0000"/>
          <w:sz w:val="28"/>
          <w:szCs w:val="28"/>
        </w:rPr>
        <w:t>Trend of perception of air pollution in Poland</w:t>
      </w:r>
      <w:r w:rsidRPr="00074C45" w:rsidR="00613FD9">
        <w:rPr>
          <w:rFonts w:ascii="Times New Roman" w:hAnsi="Times New Roman" w:eastAsia="Lato" w:cs="Times New Roman"/>
          <w:color w:val="FF0000"/>
          <w:sz w:val="28"/>
          <w:szCs w:val="28"/>
        </w:rPr>
        <w:t xml:space="preserve"> </w:t>
      </w:r>
      <w:r w:rsidR="00AD1855">
        <w:rPr>
          <w:rFonts w:ascii="Times New Roman" w:hAnsi="Times New Roman" w:eastAsia="Lato" w:cs="Times New Roman"/>
          <w:sz w:val="28"/>
          <w:szCs w:val="28"/>
        </w:rPr>
        <w:t>(Python)&gt;&gt; Nik, Dong</w:t>
      </w:r>
      <w:r w:rsidR="00046C14">
        <w:rPr>
          <w:rFonts w:ascii="Times New Roman" w:hAnsi="Times New Roman" w:eastAsia="Lato" w:cs="Times New Roman"/>
          <w:sz w:val="28"/>
          <w:szCs w:val="28"/>
        </w:rPr>
        <w:t xml:space="preserve">, </w:t>
      </w:r>
      <w:r w:rsidR="00074C45">
        <w:rPr>
          <w:rFonts w:ascii="Times New Roman" w:hAnsi="Times New Roman" w:eastAsia="Lato" w:cs="Times New Roman"/>
          <w:sz w:val="28"/>
          <w:szCs w:val="28"/>
        </w:rPr>
        <w:t>Olive</w:t>
      </w:r>
    </w:p>
    <w:p w:rsidRPr="00EB1BD9" w:rsidR="00EB1BD9" w:rsidP="00EB1BD9" w:rsidRDefault="00EB1BD9" w14:paraId="0452029A" w14:textId="77777777">
      <w:pPr>
        <w:spacing w:after="0" w:line="240" w:lineRule="auto"/>
        <w:rPr>
          <w:rFonts w:ascii="Times New Roman" w:hAnsi="Times New Roman" w:eastAsia="Lato" w:cs="Times New Roman"/>
          <w:sz w:val="28"/>
          <w:szCs w:val="28"/>
        </w:rPr>
      </w:pPr>
    </w:p>
    <w:p w:rsidRPr="00A90B3B" w:rsidR="7708A51C" w:rsidP="00A34CBD" w:rsidRDefault="7708A51C" w14:paraId="45668DD0" w14:textId="279C44BE">
      <w:pPr>
        <w:spacing w:after="0" w:line="240" w:lineRule="auto"/>
        <w:rPr>
          <w:rFonts w:ascii="Times New Roman" w:hAnsi="Times New Roman" w:eastAsia="Lato" w:cs="Times New Roman"/>
          <w:b/>
          <w:bCs/>
          <w:sz w:val="28"/>
          <w:szCs w:val="28"/>
        </w:rPr>
      </w:pPr>
      <w:r w:rsidRPr="00A90B3B">
        <w:rPr>
          <w:rFonts w:ascii="Times New Roman" w:hAnsi="Times New Roman" w:eastAsia="Lato" w:cs="Times New Roman"/>
          <w:b/>
          <w:bCs/>
          <w:sz w:val="28"/>
          <w:szCs w:val="28"/>
        </w:rPr>
        <w:t xml:space="preserve">Visualization (mapping, </w:t>
      </w:r>
      <w:proofErr w:type="spellStart"/>
      <w:r w:rsidRPr="00A90B3B">
        <w:rPr>
          <w:rFonts w:ascii="Times New Roman" w:hAnsi="Times New Roman" w:eastAsia="Lato" w:cs="Times New Roman"/>
          <w:b/>
          <w:bCs/>
          <w:sz w:val="28"/>
          <w:szCs w:val="28"/>
        </w:rPr>
        <w:t>storymap</w:t>
      </w:r>
      <w:proofErr w:type="spellEnd"/>
      <w:r w:rsidRPr="00A90B3B">
        <w:rPr>
          <w:rFonts w:ascii="Times New Roman" w:hAnsi="Times New Roman" w:eastAsia="Lato" w:cs="Times New Roman"/>
          <w:b/>
          <w:bCs/>
          <w:sz w:val="28"/>
          <w:szCs w:val="28"/>
        </w:rPr>
        <w:t>)</w:t>
      </w:r>
    </w:p>
    <w:p w:rsidRPr="0098295A" w:rsidR="0529D745" w:rsidP="29139842" w:rsidRDefault="46922CF2" w14:paraId="169AFA7C" w14:textId="7FF3AC99">
      <w:pPr>
        <w:spacing w:after="0" w:line="240" w:lineRule="auto"/>
        <w:rPr>
          <w:rFonts w:ascii="Times New Roman" w:hAnsi="Times New Roman" w:eastAsia="Lato" w:cs="Times New Roman"/>
          <w:color w:val="202122"/>
          <w:sz w:val="28"/>
          <w:szCs w:val="28"/>
        </w:rPr>
      </w:pPr>
      <w:r w:rsidRPr="29139842">
        <w:rPr>
          <w:rFonts w:ascii="Times New Roman" w:hAnsi="Times New Roman" w:eastAsia="Lato" w:cs="Times New Roman"/>
          <w:color w:val="202122"/>
          <w:sz w:val="28"/>
          <w:szCs w:val="28"/>
        </w:rPr>
        <w:t>All of us!</w:t>
      </w:r>
    </w:p>
    <w:p w:rsidR="1FA65BC9" w:rsidP="1FA65BC9" w:rsidRDefault="1FA65BC9" w14:paraId="5B5D9364" w14:textId="18706701">
      <w:pPr>
        <w:spacing w:after="0" w:line="240" w:lineRule="auto"/>
        <w:rPr>
          <w:rFonts w:ascii="Times New Roman" w:hAnsi="Times New Roman" w:eastAsia="Lato" w:cs="Times New Roman"/>
          <w:b/>
          <w:bCs/>
          <w:color w:val="202122"/>
          <w:sz w:val="28"/>
          <w:szCs w:val="28"/>
        </w:rPr>
      </w:pPr>
    </w:p>
    <w:p w:rsidRPr="00A90B3B" w:rsidR="00503806" w:rsidP="00A34CBD" w:rsidRDefault="7708A51C" w14:paraId="41E10055" w14:textId="2C7060B4">
      <w:pPr>
        <w:spacing w:after="0" w:line="240" w:lineRule="auto"/>
        <w:rPr>
          <w:rFonts w:ascii="Times New Roman" w:hAnsi="Times New Roman" w:eastAsia="Lato" w:cs="Times New Roman"/>
          <w:b/>
          <w:bCs/>
          <w:sz w:val="28"/>
          <w:szCs w:val="28"/>
        </w:rPr>
      </w:pPr>
      <w:r w:rsidRPr="00A90B3B">
        <w:rPr>
          <w:rFonts w:ascii="Times New Roman" w:hAnsi="Times New Roman" w:eastAsia="Lato" w:cs="Times New Roman"/>
          <w:b/>
          <w:bCs/>
          <w:sz w:val="28"/>
          <w:szCs w:val="28"/>
        </w:rPr>
        <w:t>Presentation</w:t>
      </w:r>
    </w:p>
    <w:sectPr w:rsidRPr="00A90B3B" w:rsidR="00503806">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SS" w:author="Sabrina Ramadwiriani, Sabrina" w:date="2024-01-11T09:18:00Z" w:id="0">
    <w:p w:rsidR="00764053" w:rsidP="00764053" w:rsidRDefault="00764053" w14:paraId="64A45223" w14:textId="67DB2B11">
      <w:pPr>
        <w:pStyle w:val="CommentText"/>
      </w:pPr>
      <w:r>
        <w:rPr>
          <w:rStyle w:val="CommentReference"/>
        </w:rPr>
        <w:annotationRef/>
      </w:r>
      <w:r>
        <w:fldChar w:fldCharType="begin"/>
      </w:r>
      <w:r>
        <w:instrText>HYPERLINK "mailto:qin.xu@wur.nl"</w:instrText>
      </w:r>
      <w:bookmarkStart w:name="_@_721B5AFEFF8E4F989F3140F883ABF474Z" w:id="2"/>
      <w:r>
        <w:fldChar w:fldCharType="separate"/>
      </w:r>
      <w:bookmarkEnd w:id="2"/>
      <w:r w:rsidRPr="00764053">
        <w:rPr>
          <w:rStyle w:val="Mention"/>
          <w:noProof/>
        </w:rPr>
        <w:t>@Xu, Qin</w:t>
      </w:r>
      <w:r>
        <w:fldChar w:fldCharType="end"/>
      </w:r>
      <w:r>
        <w:t xml:space="preserve"> Olive don’t forget to  put your student number </w:t>
      </w:r>
    </w:p>
  </w:comment>
  <w:comment w:initials="XQ" w:author="Xu, Qin" w:date="2024-01-11T12:53:00Z" w:id="1">
    <w:p w:rsidR="3FCF8802" w:rsidRDefault="3FCF8802" w14:paraId="4B93C36B" w14:textId="003ED871">
      <w:pPr>
        <w:pStyle w:val="CommentText"/>
      </w:pPr>
      <w:r>
        <w:t>Thanks! don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A45223" w15:done="1"/>
  <w15:commentEx w15:paraId="4B93C36B" w15:paraIdParent="64A452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44DE40" w16cex:dateUtc="2024-01-11T08:18:00Z"/>
  <w16cex:commentExtensible w16cex:durableId="73A3F5F2" w16cex:dateUtc="2024-01-11T1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A45223" w16cid:durableId="7244DE40"/>
  <w16cid:commentId w16cid:paraId="4B93C36B" w16cid:durableId="73A3F5F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1"/>
    <w:family w:val="roman"/>
    <w:pitch w:val="variable"/>
    <w:sig w:usb0="00002000" w:usb1="00000000" w:usb2="00000000" w:usb3="00000000" w:csb0="0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pitch w:val="fixed"/>
    <w:sig w:usb0="00000001" w:usb1="08070000" w:usb2="00000010" w:usb3="00000000" w:csb0="00020000" w:csb1="00000000"/>
  </w:font>
  <w:font w:name="Lato">
    <w:charset w:val="00"/>
    <w:family w:val="swiss"/>
    <w:pitch w:val="variable"/>
    <w:sig w:usb0="E10002FF" w:usb1="5000ECF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B0B80"/>
    <w:multiLevelType w:val="hybridMultilevel"/>
    <w:tmpl w:val="AEAA1BD2"/>
    <w:lvl w:ilvl="0" w:tplc="08090001">
      <w:start w:val="1"/>
      <w:numFmt w:val="bullet"/>
      <w:lvlText w:val=""/>
      <w:lvlJc w:val="left"/>
      <w:pPr>
        <w:ind w:left="720" w:hanging="360"/>
      </w:pPr>
      <w:rPr>
        <w:rFonts w:hint="default" w:ascii="Symbol" w:hAnsi="Symbol"/>
      </w:rPr>
    </w:lvl>
    <w:lvl w:ilvl="1" w:tplc="38090003" w:tentative="1">
      <w:start w:val="1"/>
      <w:numFmt w:val="bullet"/>
      <w:lvlText w:val="o"/>
      <w:lvlJc w:val="left"/>
      <w:pPr>
        <w:ind w:left="1440" w:hanging="360"/>
      </w:pPr>
      <w:rPr>
        <w:rFonts w:hint="default" w:ascii="Courier New" w:hAnsi="Courier New" w:cs="Courier New"/>
      </w:rPr>
    </w:lvl>
    <w:lvl w:ilvl="2" w:tplc="38090005" w:tentative="1">
      <w:start w:val="1"/>
      <w:numFmt w:val="bullet"/>
      <w:lvlText w:val=""/>
      <w:lvlJc w:val="left"/>
      <w:pPr>
        <w:ind w:left="2160" w:hanging="360"/>
      </w:pPr>
      <w:rPr>
        <w:rFonts w:hint="default" w:ascii="Wingdings" w:hAnsi="Wingdings"/>
      </w:rPr>
    </w:lvl>
    <w:lvl w:ilvl="3" w:tplc="38090001" w:tentative="1">
      <w:start w:val="1"/>
      <w:numFmt w:val="bullet"/>
      <w:lvlText w:val=""/>
      <w:lvlJc w:val="left"/>
      <w:pPr>
        <w:ind w:left="2880" w:hanging="360"/>
      </w:pPr>
      <w:rPr>
        <w:rFonts w:hint="default" w:ascii="Symbol" w:hAnsi="Symbol"/>
      </w:rPr>
    </w:lvl>
    <w:lvl w:ilvl="4" w:tplc="38090003" w:tentative="1">
      <w:start w:val="1"/>
      <w:numFmt w:val="bullet"/>
      <w:lvlText w:val="o"/>
      <w:lvlJc w:val="left"/>
      <w:pPr>
        <w:ind w:left="3600" w:hanging="360"/>
      </w:pPr>
      <w:rPr>
        <w:rFonts w:hint="default" w:ascii="Courier New" w:hAnsi="Courier New" w:cs="Courier New"/>
      </w:rPr>
    </w:lvl>
    <w:lvl w:ilvl="5" w:tplc="38090005" w:tentative="1">
      <w:start w:val="1"/>
      <w:numFmt w:val="bullet"/>
      <w:lvlText w:val=""/>
      <w:lvlJc w:val="left"/>
      <w:pPr>
        <w:ind w:left="4320" w:hanging="360"/>
      </w:pPr>
      <w:rPr>
        <w:rFonts w:hint="default" w:ascii="Wingdings" w:hAnsi="Wingdings"/>
      </w:rPr>
    </w:lvl>
    <w:lvl w:ilvl="6" w:tplc="38090001" w:tentative="1">
      <w:start w:val="1"/>
      <w:numFmt w:val="bullet"/>
      <w:lvlText w:val=""/>
      <w:lvlJc w:val="left"/>
      <w:pPr>
        <w:ind w:left="5040" w:hanging="360"/>
      </w:pPr>
      <w:rPr>
        <w:rFonts w:hint="default" w:ascii="Symbol" w:hAnsi="Symbol"/>
      </w:rPr>
    </w:lvl>
    <w:lvl w:ilvl="7" w:tplc="38090003" w:tentative="1">
      <w:start w:val="1"/>
      <w:numFmt w:val="bullet"/>
      <w:lvlText w:val="o"/>
      <w:lvlJc w:val="left"/>
      <w:pPr>
        <w:ind w:left="5760" w:hanging="360"/>
      </w:pPr>
      <w:rPr>
        <w:rFonts w:hint="default" w:ascii="Courier New" w:hAnsi="Courier New" w:cs="Courier New"/>
      </w:rPr>
    </w:lvl>
    <w:lvl w:ilvl="8" w:tplc="38090005" w:tentative="1">
      <w:start w:val="1"/>
      <w:numFmt w:val="bullet"/>
      <w:lvlText w:val=""/>
      <w:lvlJc w:val="left"/>
      <w:pPr>
        <w:ind w:left="6480" w:hanging="360"/>
      </w:pPr>
      <w:rPr>
        <w:rFonts w:hint="default" w:ascii="Wingdings" w:hAnsi="Wingdings"/>
      </w:rPr>
    </w:lvl>
  </w:abstractNum>
  <w:abstractNum w:abstractNumId="1" w15:restartNumberingAfterBreak="0">
    <w:nsid w:val="063548F6"/>
    <w:multiLevelType w:val="hybridMultilevel"/>
    <w:tmpl w:val="A656BF3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 w15:restartNumberingAfterBreak="0">
    <w:nsid w:val="0CC35304"/>
    <w:multiLevelType w:val="hybridMultilevel"/>
    <w:tmpl w:val="F7E81582"/>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131FE125"/>
    <w:multiLevelType w:val="hybridMultilevel"/>
    <w:tmpl w:val="FFFFFFFF"/>
    <w:lvl w:ilvl="0" w:tplc="FAB488C4">
      <w:start w:val="1"/>
      <w:numFmt w:val="bullet"/>
      <w:lvlText w:val=""/>
      <w:lvlJc w:val="left"/>
      <w:pPr>
        <w:ind w:left="720" w:hanging="360"/>
      </w:pPr>
      <w:rPr>
        <w:rFonts w:hint="default" w:ascii="Symbol" w:hAnsi="Symbol"/>
      </w:rPr>
    </w:lvl>
    <w:lvl w:ilvl="1" w:tplc="56AC6078">
      <w:start w:val="1"/>
      <w:numFmt w:val="bullet"/>
      <w:lvlText w:val="o"/>
      <w:lvlJc w:val="left"/>
      <w:pPr>
        <w:ind w:left="1440" w:hanging="360"/>
      </w:pPr>
      <w:rPr>
        <w:rFonts w:hint="default" w:ascii="Courier New" w:hAnsi="Courier New"/>
      </w:rPr>
    </w:lvl>
    <w:lvl w:ilvl="2" w:tplc="6618289C">
      <w:start w:val="1"/>
      <w:numFmt w:val="bullet"/>
      <w:lvlText w:val=""/>
      <w:lvlJc w:val="left"/>
      <w:pPr>
        <w:ind w:left="2160" w:hanging="360"/>
      </w:pPr>
      <w:rPr>
        <w:rFonts w:hint="default" w:ascii="Wingdings" w:hAnsi="Wingdings"/>
      </w:rPr>
    </w:lvl>
    <w:lvl w:ilvl="3" w:tplc="56D0E09C">
      <w:start w:val="1"/>
      <w:numFmt w:val="bullet"/>
      <w:lvlText w:val=""/>
      <w:lvlJc w:val="left"/>
      <w:pPr>
        <w:ind w:left="2880" w:hanging="360"/>
      </w:pPr>
      <w:rPr>
        <w:rFonts w:hint="default" w:ascii="Symbol" w:hAnsi="Symbol"/>
      </w:rPr>
    </w:lvl>
    <w:lvl w:ilvl="4" w:tplc="4A32C90E">
      <w:start w:val="1"/>
      <w:numFmt w:val="bullet"/>
      <w:lvlText w:val="o"/>
      <w:lvlJc w:val="left"/>
      <w:pPr>
        <w:ind w:left="3600" w:hanging="360"/>
      </w:pPr>
      <w:rPr>
        <w:rFonts w:hint="default" w:ascii="Courier New" w:hAnsi="Courier New"/>
      </w:rPr>
    </w:lvl>
    <w:lvl w:ilvl="5" w:tplc="CA86F9E4">
      <w:start w:val="1"/>
      <w:numFmt w:val="bullet"/>
      <w:lvlText w:val=""/>
      <w:lvlJc w:val="left"/>
      <w:pPr>
        <w:ind w:left="4320" w:hanging="360"/>
      </w:pPr>
      <w:rPr>
        <w:rFonts w:hint="default" w:ascii="Wingdings" w:hAnsi="Wingdings"/>
      </w:rPr>
    </w:lvl>
    <w:lvl w:ilvl="6" w:tplc="50D6933C">
      <w:start w:val="1"/>
      <w:numFmt w:val="bullet"/>
      <w:lvlText w:val=""/>
      <w:lvlJc w:val="left"/>
      <w:pPr>
        <w:ind w:left="5040" w:hanging="360"/>
      </w:pPr>
      <w:rPr>
        <w:rFonts w:hint="default" w:ascii="Symbol" w:hAnsi="Symbol"/>
      </w:rPr>
    </w:lvl>
    <w:lvl w:ilvl="7" w:tplc="EAFC8556">
      <w:start w:val="1"/>
      <w:numFmt w:val="bullet"/>
      <w:lvlText w:val="o"/>
      <w:lvlJc w:val="left"/>
      <w:pPr>
        <w:ind w:left="5760" w:hanging="360"/>
      </w:pPr>
      <w:rPr>
        <w:rFonts w:hint="default" w:ascii="Courier New" w:hAnsi="Courier New"/>
      </w:rPr>
    </w:lvl>
    <w:lvl w:ilvl="8" w:tplc="B42EB92A">
      <w:start w:val="1"/>
      <w:numFmt w:val="bullet"/>
      <w:lvlText w:val=""/>
      <w:lvlJc w:val="left"/>
      <w:pPr>
        <w:ind w:left="6480" w:hanging="360"/>
      </w:pPr>
      <w:rPr>
        <w:rFonts w:hint="default" w:ascii="Wingdings" w:hAnsi="Wingdings"/>
      </w:rPr>
    </w:lvl>
  </w:abstractNum>
  <w:abstractNum w:abstractNumId="4" w15:restartNumberingAfterBreak="0">
    <w:nsid w:val="23026626"/>
    <w:multiLevelType w:val="hybridMultilevel"/>
    <w:tmpl w:val="BE58ADE0"/>
    <w:lvl w:ilvl="0" w:tplc="08090001">
      <w:start w:val="1"/>
      <w:numFmt w:val="bullet"/>
      <w:lvlText w:val=""/>
      <w:lvlJc w:val="left"/>
      <w:pPr>
        <w:ind w:left="720" w:hanging="360"/>
      </w:pPr>
      <w:rPr>
        <w:rFonts w:hint="default" w:ascii="Symbol" w:hAnsi="Symbol"/>
      </w:rPr>
    </w:lvl>
    <w:lvl w:ilvl="1" w:tplc="7444EE60">
      <w:start w:val="1"/>
      <w:numFmt w:val="lowerLetter"/>
      <w:lvlText w:val="%2."/>
      <w:lvlJc w:val="left"/>
      <w:pPr>
        <w:ind w:left="1440" w:hanging="360"/>
      </w:pPr>
    </w:lvl>
    <w:lvl w:ilvl="2" w:tplc="8736902A">
      <w:start w:val="1"/>
      <w:numFmt w:val="lowerRoman"/>
      <w:lvlText w:val="%3."/>
      <w:lvlJc w:val="right"/>
      <w:pPr>
        <w:ind w:left="2160" w:hanging="180"/>
      </w:pPr>
    </w:lvl>
    <w:lvl w:ilvl="3" w:tplc="21C02BEA">
      <w:start w:val="1"/>
      <w:numFmt w:val="decimal"/>
      <w:lvlText w:val="%4."/>
      <w:lvlJc w:val="left"/>
      <w:pPr>
        <w:ind w:left="2880" w:hanging="360"/>
      </w:pPr>
    </w:lvl>
    <w:lvl w:ilvl="4" w:tplc="271CE374">
      <w:start w:val="1"/>
      <w:numFmt w:val="lowerLetter"/>
      <w:lvlText w:val="%5."/>
      <w:lvlJc w:val="left"/>
      <w:pPr>
        <w:ind w:left="3600" w:hanging="360"/>
      </w:pPr>
    </w:lvl>
    <w:lvl w:ilvl="5" w:tplc="67B4BF88">
      <w:start w:val="1"/>
      <w:numFmt w:val="lowerRoman"/>
      <w:lvlText w:val="%6."/>
      <w:lvlJc w:val="right"/>
      <w:pPr>
        <w:ind w:left="4320" w:hanging="180"/>
      </w:pPr>
    </w:lvl>
    <w:lvl w:ilvl="6" w:tplc="7DA829A2">
      <w:start w:val="1"/>
      <w:numFmt w:val="decimal"/>
      <w:lvlText w:val="%7."/>
      <w:lvlJc w:val="left"/>
      <w:pPr>
        <w:ind w:left="5040" w:hanging="360"/>
      </w:pPr>
    </w:lvl>
    <w:lvl w:ilvl="7" w:tplc="7CE496BA">
      <w:start w:val="1"/>
      <w:numFmt w:val="lowerLetter"/>
      <w:lvlText w:val="%8."/>
      <w:lvlJc w:val="left"/>
      <w:pPr>
        <w:ind w:left="5760" w:hanging="360"/>
      </w:pPr>
    </w:lvl>
    <w:lvl w:ilvl="8" w:tplc="F89AC346">
      <w:start w:val="1"/>
      <w:numFmt w:val="lowerRoman"/>
      <w:lvlText w:val="%9."/>
      <w:lvlJc w:val="right"/>
      <w:pPr>
        <w:ind w:left="6480" w:hanging="180"/>
      </w:pPr>
    </w:lvl>
  </w:abstractNum>
  <w:abstractNum w:abstractNumId="5" w15:restartNumberingAfterBreak="0">
    <w:nsid w:val="2C53A7BF"/>
    <w:multiLevelType w:val="hybridMultilevel"/>
    <w:tmpl w:val="FFFFFFF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32F46DD6"/>
    <w:multiLevelType w:val="hybridMultilevel"/>
    <w:tmpl w:val="0032000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7" w15:restartNumberingAfterBreak="0">
    <w:nsid w:val="3479971D"/>
    <w:multiLevelType w:val="hybridMultilevel"/>
    <w:tmpl w:val="FFFFFFFF"/>
    <w:lvl w:ilvl="0" w:tplc="DCA8CA02">
      <w:start w:val="1"/>
      <w:numFmt w:val="bullet"/>
      <w:lvlText w:val="o"/>
      <w:lvlJc w:val="left"/>
      <w:pPr>
        <w:ind w:left="1440" w:hanging="360"/>
      </w:pPr>
      <w:rPr>
        <w:rFonts w:hint="default" w:ascii="Courier New" w:hAnsi="Courier New"/>
      </w:rPr>
    </w:lvl>
    <w:lvl w:ilvl="1" w:tplc="6AA01D8C">
      <w:start w:val="1"/>
      <w:numFmt w:val="bullet"/>
      <w:lvlText w:val="o"/>
      <w:lvlJc w:val="left"/>
      <w:pPr>
        <w:ind w:left="2160" w:hanging="360"/>
      </w:pPr>
      <w:rPr>
        <w:rFonts w:hint="default" w:ascii="Courier New" w:hAnsi="Courier New"/>
      </w:rPr>
    </w:lvl>
    <w:lvl w:ilvl="2" w:tplc="E45E6FBE">
      <w:start w:val="1"/>
      <w:numFmt w:val="bullet"/>
      <w:lvlText w:val=""/>
      <w:lvlJc w:val="left"/>
      <w:pPr>
        <w:ind w:left="2880" w:hanging="360"/>
      </w:pPr>
      <w:rPr>
        <w:rFonts w:hint="default" w:ascii="Wingdings" w:hAnsi="Wingdings"/>
      </w:rPr>
    </w:lvl>
    <w:lvl w:ilvl="3" w:tplc="31D89466">
      <w:start w:val="1"/>
      <w:numFmt w:val="bullet"/>
      <w:lvlText w:val=""/>
      <w:lvlJc w:val="left"/>
      <w:pPr>
        <w:ind w:left="3600" w:hanging="360"/>
      </w:pPr>
      <w:rPr>
        <w:rFonts w:hint="default" w:ascii="Symbol" w:hAnsi="Symbol"/>
      </w:rPr>
    </w:lvl>
    <w:lvl w:ilvl="4" w:tplc="96C6AF24">
      <w:start w:val="1"/>
      <w:numFmt w:val="bullet"/>
      <w:lvlText w:val="o"/>
      <w:lvlJc w:val="left"/>
      <w:pPr>
        <w:ind w:left="4320" w:hanging="360"/>
      </w:pPr>
      <w:rPr>
        <w:rFonts w:hint="default" w:ascii="Courier New" w:hAnsi="Courier New"/>
      </w:rPr>
    </w:lvl>
    <w:lvl w:ilvl="5" w:tplc="8E7A7F48">
      <w:start w:val="1"/>
      <w:numFmt w:val="bullet"/>
      <w:lvlText w:val=""/>
      <w:lvlJc w:val="left"/>
      <w:pPr>
        <w:ind w:left="5040" w:hanging="360"/>
      </w:pPr>
      <w:rPr>
        <w:rFonts w:hint="default" w:ascii="Wingdings" w:hAnsi="Wingdings"/>
      </w:rPr>
    </w:lvl>
    <w:lvl w:ilvl="6" w:tplc="76EEF39E">
      <w:start w:val="1"/>
      <w:numFmt w:val="bullet"/>
      <w:lvlText w:val=""/>
      <w:lvlJc w:val="left"/>
      <w:pPr>
        <w:ind w:left="5760" w:hanging="360"/>
      </w:pPr>
      <w:rPr>
        <w:rFonts w:hint="default" w:ascii="Symbol" w:hAnsi="Symbol"/>
      </w:rPr>
    </w:lvl>
    <w:lvl w:ilvl="7" w:tplc="8B1E86DC">
      <w:start w:val="1"/>
      <w:numFmt w:val="bullet"/>
      <w:lvlText w:val="o"/>
      <w:lvlJc w:val="left"/>
      <w:pPr>
        <w:ind w:left="6480" w:hanging="360"/>
      </w:pPr>
      <w:rPr>
        <w:rFonts w:hint="default" w:ascii="Courier New" w:hAnsi="Courier New"/>
      </w:rPr>
    </w:lvl>
    <w:lvl w:ilvl="8" w:tplc="44BEA464">
      <w:start w:val="1"/>
      <w:numFmt w:val="bullet"/>
      <w:lvlText w:val=""/>
      <w:lvlJc w:val="left"/>
      <w:pPr>
        <w:ind w:left="7200" w:hanging="360"/>
      </w:pPr>
      <w:rPr>
        <w:rFonts w:hint="default" w:ascii="Wingdings" w:hAnsi="Wingdings"/>
      </w:rPr>
    </w:lvl>
  </w:abstractNum>
  <w:abstractNum w:abstractNumId="8" w15:restartNumberingAfterBreak="0">
    <w:nsid w:val="3515833B"/>
    <w:multiLevelType w:val="hybridMultilevel"/>
    <w:tmpl w:val="FFFFFFFF"/>
    <w:lvl w:ilvl="0" w:tplc="AD647D06">
      <w:start w:val="1"/>
      <w:numFmt w:val="bullet"/>
      <w:lvlText w:val="-"/>
      <w:lvlJc w:val="left"/>
      <w:pPr>
        <w:ind w:left="720" w:hanging="360"/>
      </w:pPr>
      <w:rPr>
        <w:rFonts w:hint="default" w:ascii="Calibri" w:hAnsi="Calibri"/>
      </w:rPr>
    </w:lvl>
    <w:lvl w:ilvl="1" w:tplc="BA8E6194">
      <w:start w:val="1"/>
      <w:numFmt w:val="bullet"/>
      <w:lvlText w:val="o"/>
      <w:lvlJc w:val="left"/>
      <w:pPr>
        <w:ind w:left="1440" w:hanging="360"/>
      </w:pPr>
      <w:rPr>
        <w:rFonts w:hint="default" w:ascii="Courier New" w:hAnsi="Courier New"/>
      </w:rPr>
    </w:lvl>
    <w:lvl w:ilvl="2" w:tplc="EA66F072">
      <w:start w:val="1"/>
      <w:numFmt w:val="bullet"/>
      <w:lvlText w:val=""/>
      <w:lvlJc w:val="left"/>
      <w:pPr>
        <w:ind w:left="2160" w:hanging="360"/>
      </w:pPr>
      <w:rPr>
        <w:rFonts w:hint="default" w:ascii="Wingdings" w:hAnsi="Wingdings"/>
      </w:rPr>
    </w:lvl>
    <w:lvl w:ilvl="3" w:tplc="F1C23768">
      <w:start w:val="1"/>
      <w:numFmt w:val="bullet"/>
      <w:lvlText w:val=""/>
      <w:lvlJc w:val="left"/>
      <w:pPr>
        <w:ind w:left="2880" w:hanging="360"/>
      </w:pPr>
      <w:rPr>
        <w:rFonts w:hint="default" w:ascii="Symbol" w:hAnsi="Symbol"/>
      </w:rPr>
    </w:lvl>
    <w:lvl w:ilvl="4" w:tplc="EB3030A4">
      <w:start w:val="1"/>
      <w:numFmt w:val="bullet"/>
      <w:lvlText w:val="o"/>
      <w:lvlJc w:val="left"/>
      <w:pPr>
        <w:ind w:left="3600" w:hanging="360"/>
      </w:pPr>
      <w:rPr>
        <w:rFonts w:hint="default" w:ascii="Courier New" w:hAnsi="Courier New"/>
      </w:rPr>
    </w:lvl>
    <w:lvl w:ilvl="5" w:tplc="620496B6">
      <w:start w:val="1"/>
      <w:numFmt w:val="bullet"/>
      <w:lvlText w:val=""/>
      <w:lvlJc w:val="left"/>
      <w:pPr>
        <w:ind w:left="4320" w:hanging="360"/>
      </w:pPr>
      <w:rPr>
        <w:rFonts w:hint="default" w:ascii="Wingdings" w:hAnsi="Wingdings"/>
      </w:rPr>
    </w:lvl>
    <w:lvl w:ilvl="6" w:tplc="364C8EA8">
      <w:start w:val="1"/>
      <w:numFmt w:val="bullet"/>
      <w:lvlText w:val=""/>
      <w:lvlJc w:val="left"/>
      <w:pPr>
        <w:ind w:left="5040" w:hanging="360"/>
      </w:pPr>
      <w:rPr>
        <w:rFonts w:hint="default" w:ascii="Symbol" w:hAnsi="Symbol"/>
      </w:rPr>
    </w:lvl>
    <w:lvl w:ilvl="7" w:tplc="4612AF42">
      <w:start w:val="1"/>
      <w:numFmt w:val="bullet"/>
      <w:lvlText w:val="o"/>
      <w:lvlJc w:val="left"/>
      <w:pPr>
        <w:ind w:left="5760" w:hanging="360"/>
      </w:pPr>
      <w:rPr>
        <w:rFonts w:hint="default" w:ascii="Courier New" w:hAnsi="Courier New"/>
      </w:rPr>
    </w:lvl>
    <w:lvl w:ilvl="8" w:tplc="FB20A51E">
      <w:start w:val="1"/>
      <w:numFmt w:val="bullet"/>
      <w:lvlText w:val=""/>
      <w:lvlJc w:val="left"/>
      <w:pPr>
        <w:ind w:left="6480" w:hanging="360"/>
      </w:pPr>
      <w:rPr>
        <w:rFonts w:hint="default" w:ascii="Wingdings" w:hAnsi="Wingdings"/>
      </w:rPr>
    </w:lvl>
  </w:abstractNum>
  <w:abstractNum w:abstractNumId="9" w15:restartNumberingAfterBreak="0">
    <w:nsid w:val="38AF44C8"/>
    <w:multiLevelType w:val="hybridMultilevel"/>
    <w:tmpl w:val="C6A67C7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0" w15:restartNumberingAfterBreak="0">
    <w:nsid w:val="3E3C3202"/>
    <w:multiLevelType w:val="hybridMultilevel"/>
    <w:tmpl w:val="DC6A5266"/>
    <w:lvl w:ilvl="0" w:tplc="38090001">
      <w:start w:val="1"/>
      <w:numFmt w:val="bullet"/>
      <w:lvlText w:val=""/>
      <w:lvlJc w:val="left"/>
      <w:pPr>
        <w:ind w:left="720" w:hanging="360"/>
      </w:pPr>
      <w:rPr>
        <w:rFonts w:hint="default" w:ascii="Symbol" w:hAnsi="Symbol"/>
      </w:rPr>
    </w:lvl>
    <w:lvl w:ilvl="1" w:tplc="38090003" w:tentative="1">
      <w:start w:val="1"/>
      <w:numFmt w:val="bullet"/>
      <w:lvlText w:val="o"/>
      <w:lvlJc w:val="left"/>
      <w:pPr>
        <w:ind w:left="1440" w:hanging="360"/>
      </w:pPr>
      <w:rPr>
        <w:rFonts w:hint="default" w:ascii="Courier New" w:hAnsi="Courier New" w:cs="Courier New"/>
      </w:rPr>
    </w:lvl>
    <w:lvl w:ilvl="2" w:tplc="38090005" w:tentative="1">
      <w:start w:val="1"/>
      <w:numFmt w:val="bullet"/>
      <w:lvlText w:val=""/>
      <w:lvlJc w:val="left"/>
      <w:pPr>
        <w:ind w:left="2160" w:hanging="360"/>
      </w:pPr>
      <w:rPr>
        <w:rFonts w:hint="default" w:ascii="Wingdings" w:hAnsi="Wingdings"/>
      </w:rPr>
    </w:lvl>
    <w:lvl w:ilvl="3" w:tplc="38090001" w:tentative="1">
      <w:start w:val="1"/>
      <w:numFmt w:val="bullet"/>
      <w:lvlText w:val=""/>
      <w:lvlJc w:val="left"/>
      <w:pPr>
        <w:ind w:left="2880" w:hanging="360"/>
      </w:pPr>
      <w:rPr>
        <w:rFonts w:hint="default" w:ascii="Symbol" w:hAnsi="Symbol"/>
      </w:rPr>
    </w:lvl>
    <w:lvl w:ilvl="4" w:tplc="38090003" w:tentative="1">
      <w:start w:val="1"/>
      <w:numFmt w:val="bullet"/>
      <w:lvlText w:val="o"/>
      <w:lvlJc w:val="left"/>
      <w:pPr>
        <w:ind w:left="3600" w:hanging="360"/>
      </w:pPr>
      <w:rPr>
        <w:rFonts w:hint="default" w:ascii="Courier New" w:hAnsi="Courier New" w:cs="Courier New"/>
      </w:rPr>
    </w:lvl>
    <w:lvl w:ilvl="5" w:tplc="38090005" w:tentative="1">
      <w:start w:val="1"/>
      <w:numFmt w:val="bullet"/>
      <w:lvlText w:val=""/>
      <w:lvlJc w:val="left"/>
      <w:pPr>
        <w:ind w:left="4320" w:hanging="360"/>
      </w:pPr>
      <w:rPr>
        <w:rFonts w:hint="default" w:ascii="Wingdings" w:hAnsi="Wingdings"/>
      </w:rPr>
    </w:lvl>
    <w:lvl w:ilvl="6" w:tplc="38090001" w:tentative="1">
      <w:start w:val="1"/>
      <w:numFmt w:val="bullet"/>
      <w:lvlText w:val=""/>
      <w:lvlJc w:val="left"/>
      <w:pPr>
        <w:ind w:left="5040" w:hanging="360"/>
      </w:pPr>
      <w:rPr>
        <w:rFonts w:hint="default" w:ascii="Symbol" w:hAnsi="Symbol"/>
      </w:rPr>
    </w:lvl>
    <w:lvl w:ilvl="7" w:tplc="38090003" w:tentative="1">
      <w:start w:val="1"/>
      <w:numFmt w:val="bullet"/>
      <w:lvlText w:val="o"/>
      <w:lvlJc w:val="left"/>
      <w:pPr>
        <w:ind w:left="5760" w:hanging="360"/>
      </w:pPr>
      <w:rPr>
        <w:rFonts w:hint="default" w:ascii="Courier New" w:hAnsi="Courier New" w:cs="Courier New"/>
      </w:rPr>
    </w:lvl>
    <w:lvl w:ilvl="8" w:tplc="38090005" w:tentative="1">
      <w:start w:val="1"/>
      <w:numFmt w:val="bullet"/>
      <w:lvlText w:val=""/>
      <w:lvlJc w:val="left"/>
      <w:pPr>
        <w:ind w:left="6480" w:hanging="360"/>
      </w:pPr>
      <w:rPr>
        <w:rFonts w:hint="default" w:ascii="Wingdings" w:hAnsi="Wingdings"/>
      </w:rPr>
    </w:lvl>
  </w:abstractNum>
  <w:abstractNum w:abstractNumId="11" w15:restartNumberingAfterBreak="0">
    <w:nsid w:val="47570C49"/>
    <w:multiLevelType w:val="multilevel"/>
    <w:tmpl w:val="1DC69CD6"/>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
      <w:lvlJc w:val="left"/>
      <w:pPr>
        <w:tabs>
          <w:tab w:val="num" w:pos="1440"/>
        </w:tabs>
        <w:ind w:left="1440" w:hanging="360"/>
      </w:pPr>
      <w:rPr>
        <w:rFonts w:hint="default" w:ascii="Symbol" w:hAnsi="Symbol"/>
        <w:sz w:val="20"/>
      </w:rPr>
    </w:lvl>
    <w:lvl w:ilvl="2" w:tentative="1">
      <w:start w:val="1"/>
      <w:numFmt w:val="bullet"/>
      <w:lvlText w:val=""/>
      <w:lvlJc w:val="left"/>
      <w:pPr>
        <w:tabs>
          <w:tab w:val="num" w:pos="2160"/>
        </w:tabs>
        <w:ind w:left="2160" w:hanging="360"/>
      </w:pPr>
      <w:rPr>
        <w:rFonts w:hint="default" w:ascii="Symbol" w:hAnsi="Symbol"/>
        <w:sz w:val="20"/>
      </w:rPr>
    </w:lvl>
    <w:lvl w:ilvl="3" w:tentative="1">
      <w:start w:val="1"/>
      <w:numFmt w:val="bullet"/>
      <w:lvlText w:val=""/>
      <w:lvlJc w:val="left"/>
      <w:pPr>
        <w:tabs>
          <w:tab w:val="num" w:pos="2880"/>
        </w:tabs>
        <w:ind w:left="2880" w:hanging="360"/>
      </w:pPr>
      <w:rPr>
        <w:rFonts w:hint="default" w:ascii="Symbol" w:hAnsi="Symbol"/>
        <w:sz w:val="20"/>
      </w:rPr>
    </w:lvl>
    <w:lvl w:ilvl="4" w:tentative="1">
      <w:start w:val="1"/>
      <w:numFmt w:val="bullet"/>
      <w:lvlText w:val=""/>
      <w:lvlJc w:val="left"/>
      <w:pPr>
        <w:tabs>
          <w:tab w:val="num" w:pos="3600"/>
        </w:tabs>
        <w:ind w:left="3600" w:hanging="360"/>
      </w:pPr>
      <w:rPr>
        <w:rFonts w:hint="default" w:ascii="Symbol" w:hAnsi="Symbol"/>
        <w:sz w:val="20"/>
      </w:rPr>
    </w:lvl>
    <w:lvl w:ilvl="5" w:tentative="1">
      <w:start w:val="1"/>
      <w:numFmt w:val="bullet"/>
      <w:lvlText w:val=""/>
      <w:lvlJc w:val="left"/>
      <w:pPr>
        <w:tabs>
          <w:tab w:val="num" w:pos="4320"/>
        </w:tabs>
        <w:ind w:left="4320" w:hanging="360"/>
      </w:pPr>
      <w:rPr>
        <w:rFonts w:hint="default" w:ascii="Symbol" w:hAnsi="Symbol"/>
        <w:sz w:val="20"/>
      </w:rPr>
    </w:lvl>
    <w:lvl w:ilvl="6" w:tentative="1">
      <w:start w:val="1"/>
      <w:numFmt w:val="bullet"/>
      <w:lvlText w:val=""/>
      <w:lvlJc w:val="left"/>
      <w:pPr>
        <w:tabs>
          <w:tab w:val="num" w:pos="5040"/>
        </w:tabs>
        <w:ind w:left="5040" w:hanging="360"/>
      </w:pPr>
      <w:rPr>
        <w:rFonts w:hint="default" w:ascii="Symbol" w:hAnsi="Symbol"/>
        <w:sz w:val="20"/>
      </w:rPr>
    </w:lvl>
    <w:lvl w:ilvl="7" w:tentative="1">
      <w:start w:val="1"/>
      <w:numFmt w:val="bullet"/>
      <w:lvlText w:val=""/>
      <w:lvlJc w:val="left"/>
      <w:pPr>
        <w:tabs>
          <w:tab w:val="num" w:pos="5760"/>
        </w:tabs>
        <w:ind w:left="5760" w:hanging="360"/>
      </w:pPr>
      <w:rPr>
        <w:rFonts w:hint="default" w:ascii="Symbol" w:hAnsi="Symbol"/>
        <w:sz w:val="20"/>
      </w:rPr>
    </w:lvl>
    <w:lvl w:ilvl="8" w:tentative="1">
      <w:start w:val="1"/>
      <w:numFmt w:val="bullet"/>
      <w:lvlText w:val=""/>
      <w:lvlJc w:val="left"/>
      <w:pPr>
        <w:tabs>
          <w:tab w:val="num" w:pos="6480"/>
        </w:tabs>
        <w:ind w:left="6480" w:hanging="360"/>
      </w:pPr>
      <w:rPr>
        <w:rFonts w:hint="default" w:ascii="Symbol" w:hAnsi="Symbol"/>
        <w:sz w:val="20"/>
      </w:rPr>
    </w:lvl>
  </w:abstractNum>
  <w:abstractNum w:abstractNumId="12" w15:restartNumberingAfterBreak="0">
    <w:nsid w:val="50F809F7"/>
    <w:multiLevelType w:val="hybridMultilevel"/>
    <w:tmpl w:val="E496D53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3" w15:restartNumberingAfterBreak="0">
    <w:nsid w:val="53871720"/>
    <w:multiLevelType w:val="hybridMultilevel"/>
    <w:tmpl w:val="FFFFFFFF"/>
    <w:lvl w:ilvl="0" w:tplc="B196558C">
      <w:start w:val="1"/>
      <w:numFmt w:val="bullet"/>
      <w:lvlText w:val=""/>
      <w:lvlJc w:val="left"/>
      <w:pPr>
        <w:ind w:left="720" w:hanging="360"/>
      </w:pPr>
      <w:rPr>
        <w:rFonts w:hint="default" w:ascii="Symbol" w:hAnsi="Symbol"/>
      </w:rPr>
    </w:lvl>
    <w:lvl w:ilvl="1" w:tplc="6D4A06D4">
      <w:start w:val="1"/>
      <w:numFmt w:val="bullet"/>
      <w:lvlText w:val="o"/>
      <w:lvlJc w:val="left"/>
      <w:pPr>
        <w:ind w:left="1440" w:hanging="360"/>
      </w:pPr>
      <w:rPr>
        <w:rFonts w:hint="default" w:ascii="Courier New" w:hAnsi="Courier New"/>
      </w:rPr>
    </w:lvl>
    <w:lvl w:ilvl="2" w:tplc="3B6E6D20">
      <w:start w:val="1"/>
      <w:numFmt w:val="bullet"/>
      <w:lvlText w:val=""/>
      <w:lvlJc w:val="left"/>
      <w:pPr>
        <w:ind w:left="2160" w:hanging="360"/>
      </w:pPr>
      <w:rPr>
        <w:rFonts w:hint="default" w:ascii="Wingdings" w:hAnsi="Wingdings"/>
      </w:rPr>
    </w:lvl>
    <w:lvl w:ilvl="3" w:tplc="F460D116">
      <w:start w:val="1"/>
      <w:numFmt w:val="bullet"/>
      <w:lvlText w:val=""/>
      <w:lvlJc w:val="left"/>
      <w:pPr>
        <w:ind w:left="2880" w:hanging="360"/>
      </w:pPr>
      <w:rPr>
        <w:rFonts w:hint="default" w:ascii="Symbol" w:hAnsi="Symbol"/>
      </w:rPr>
    </w:lvl>
    <w:lvl w:ilvl="4" w:tplc="CDD048F8">
      <w:start w:val="1"/>
      <w:numFmt w:val="bullet"/>
      <w:lvlText w:val="o"/>
      <w:lvlJc w:val="left"/>
      <w:pPr>
        <w:ind w:left="3600" w:hanging="360"/>
      </w:pPr>
      <w:rPr>
        <w:rFonts w:hint="default" w:ascii="Courier New" w:hAnsi="Courier New"/>
      </w:rPr>
    </w:lvl>
    <w:lvl w:ilvl="5" w:tplc="BB2637DA">
      <w:start w:val="1"/>
      <w:numFmt w:val="bullet"/>
      <w:lvlText w:val=""/>
      <w:lvlJc w:val="left"/>
      <w:pPr>
        <w:ind w:left="4320" w:hanging="360"/>
      </w:pPr>
      <w:rPr>
        <w:rFonts w:hint="default" w:ascii="Wingdings" w:hAnsi="Wingdings"/>
      </w:rPr>
    </w:lvl>
    <w:lvl w:ilvl="6" w:tplc="151C22E4">
      <w:start w:val="1"/>
      <w:numFmt w:val="bullet"/>
      <w:lvlText w:val=""/>
      <w:lvlJc w:val="left"/>
      <w:pPr>
        <w:ind w:left="5040" w:hanging="360"/>
      </w:pPr>
      <w:rPr>
        <w:rFonts w:hint="default" w:ascii="Symbol" w:hAnsi="Symbol"/>
      </w:rPr>
    </w:lvl>
    <w:lvl w:ilvl="7" w:tplc="E8D85C66">
      <w:start w:val="1"/>
      <w:numFmt w:val="bullet"/>
      <w:lvlText w:val="o"/>
      <w:lvlJc w:val="left"/>
      <w:pPr>
        <w:ind w:left="5760" w:hanging="360"/>
      </w:pPr>
      <w:rPr>
        <w:rFonts w:hint="default" w:ascii="Courier New" w:hAnsi="Courier New"/>
      </w:rPr>
    </w:lvl>
    <w:lvl w:ilvl="8" w:tplc="2982D784">
      <w:start w:val="1"/>
      <w:numFmt w:val="bullet"/>
      <w:lvlText w:val=""/>
      <w:lvlJc w:val="left"/>
      <w:pPr>
        <w:ind w:left="6480" w:hanging="360"/>
      </w:pPr>
      <w:rPr>
        <w:rFonts w:hint="default" w:ascii="Wingdings" w:hAnsi="Wingdings"/>
      </w:rPr>
    </w:lvl>
  </w:abstractNum>
  <w:abstractNum w:abstractNumId="14" w15:restartNumberingAfterBreak="0">
    <w:nsid w:val="53D02447"/>
    <w:multiLevelType w:val="hybridMultilevel"/>
    <w:tmpl w:val="FFFFFFFF"/>
    <w:lvl w:ilvl="0" w:tplc="C39494A4">
      <w:start w:val="1"/>
      <w:numFmt w:val="bullet"/>
      <w:lvlText w:val="o"/>
      <w:lvlJc w:val="left"/>
      <w:pPr>
        <w:ind w:left="1440" w:hanging="360"/>
      </w:pPr>
      <w:rPr>
        <w:rFonts w:hint="default" w:ascii="Courier New" w:hAnsi="Courier New"/>
      </w:rPr>
    </w:lvl>
    <w:lvl w:ilvl="1" w:tplc="C7F815C8">
      <w:start w:val="1"/>
      <w:numFmt w:val="bullet"/>
      <w:lvlText w:val="o"/>
      <w:lvlJc w:val="left"/>
      <w:pPr>
        <w:ind w:left="2160" w:hanging="360"/>
      </w:pPr>
      <w:rPr>
        <w:rFonts w:hint="default" w:ascii="Courier New" w:hAnsi="Courier New"/>
      </w:rPr>
    </w:lvl>
    <w:lvl w:ilvl="2" w:tplc="049E9E0C">
      <w:start w:val="1"/>
      <w:numFmt w:val="bullet"/>
      <w:lvlText w:val=""/>
      <w:lvlJc w:val="left"/>
      <w:pPr>
        <w:ind w:left="2880" w:hanging="360"/>
      </w:pPr>
      <w:rPr>
        <w:rFonts w:hint="default" w:ascii="Wingdings" w:hAnsi="Wingdings"/>
      </w:rPr>
    </w:lvl>
    <w:lvl w:ilvl="3" w:tplc="A718EA4A">
      <w:start w:val="1"/>
      <w:numFmt w:val="bullet"/>
      <w:lvlText w:val=""/>
      <w:lvlJc w:val="left"/>
      <w:pPr>
        <w:ind w:left="3600" w:hanging="360"/>
      </w:pPr>
      <w:rPr>
        <w:rFonts w:hint="default" w:ascii="Symbol" w:hAnsi="Symbol"/>
      </w:rPr>
    </w:lvl>
    <w:lvl w:ilvl="4" w:tplc="C188FFDE">
      <w:start w:val="1"/>
      <w:numFmt w:val="bullet"/>
      <w:lvlText w:val="o"/>
      <w:lvlJc w:val="left"/>
      <w:pPr>
        <w:ind w:left="4320" w:hanging="360"/>
      </w:pPr>
      <w:rPr>
        <w:rFonts w:hint="default" w:ascii="Courier New" w:hAnsi="Courier New"/>
      </w:rPr>
    </w:lvl>
    <w:lvl w:ilvl="5" w:tplc="AD8C7772">
      <w:start w:val="1"/>
      <w:numFmt w:val="bullet"/>
      <w:lvlText w:val=""/>
      <w:lvlJc w:val="left"/>
      <w:pPr>
        <w:ind w:left="5040" w:hanging="360"/>
      </w:pPr>
      <w:rPr>
        <w:rFonts w:hint="default" w:ascii="Wingdings" w:hAnsi="Wingdings"/>
      </w:rPr>
    </w:lvl>
    <w:lvl w:ilvl="6" w:tplc="DB56FD36">
      <w:start w:val="1"/>
      <w:numFmt w:val="bullet"/>
      <w:lvlText w:val=""/>
      <w:lvlJc w:val="left"/>
      <w:pPr>
        <w:ind w:left="5760" w:hanging="360"/>
      </w:pPr>
      <w:rPr>
        <w:rFonts w:hint="default" w:ascii="Symbol" w:hAnsi="Symbol"/>
      </w:rPr>
    </w:lvl>
    <w:lvl w:ilvl="7" w:tplc="B8F07444">
      <w:start w:val="1"/>
      <w:numFmt w:val="bullet"/>
      <w:lvlText w:val="o"/>
      <w:lvlJc w:val="left"/>
      <w:pPr>
        <w:ind w:left="6480" w:hanging="360"/>
      </w:pPr>
      <w:rPr>
        <w:rFonts w:hint="default" w:ascii="Courier New" w:hAnsi="Courier New"/>
      </w:rPr>
    </w:lvl>
    <w:lvl w:ilvl="8" w:tplc="D5BAE322">
      <w:start w:val="1"/>
      <w:numFmt w:val="bullet"/>
      <w:lvlText w:val=""/>
      <w:lvlJc w:val="left"/>
      <w:pPr>
        <w:ind w:left="7200" w:hanging="360"/>
      </w:pPr>
      <w:rPr>
        <w:rFonts w:hint="default" w:ascii="Wingdings" w:hAnsi="Wingdings"/>
      </w:rPr>
    </w:lvl>
  </w:abstractNum>
  <w:abstractNum w:abstractNumId="15" w15:restartNumberingAfterBreak="0">
    <w:nsid w:val="61C919FB"/>
    <w:multiLevelType w:val="hybridMultilevel"/>
    <w:tmpl w:val="E9F06098"/>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6" w15:restartNumberingAfterBreak="0">
    <w:nsid w:val="673764AD"/>
    <w:multiLevelType w:val="hybridMultilevel"/>
    <w:tmpl w:val="C0C01562"/>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7" w15:restartNumberingAfterBreak="0">
    <w:nsid w:val="675C7A3A"/>
    <w:multiLevelType w:val="hybridMultilevel"/>
    <w:tmpl w:val="C2024678"/>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8" w15:restartNumberingAfterBreak="0">
    <w:nsid w:val="77827F76"/>
    <w:multiLevelType w:val="hybridMultilevel"/>
    <w:tmpl w:val="720A4F66"/>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9" w15:restartNumberingAfterBreak="0">
    <w:nsid w:val="78C4025C"/>
    <w:multiLevelType w:val="hybridMultilevel"/>
    <w:tmpl w:val="FFFFFFFF"/>
    <w:lvl w:ilvl="0" w:tplc="95C4F98E">
      <w:start w:val="1"/>
      <w:numFmt w:val="bullet"/>
      <w:lvlText w:val=""/>
      <w:lvlJc w:val="left"/>
      <w:pPr>
        <w:ind w:left="720" w:hanging="360"/>
      </w:pPr>
      <w:rPr>
        <w:rFonts w:hint="default" w:ascii="Symbol" w:hAnsi="Symbol"/>
      </w:rPr>
    </w:lvl>
    <w:lvl w:ilvl="1" w:tplc="7BD892F2">
      <w:start w:val="1"/>
      <w:numFmt w:val="bullet"/>
      <w:lvlText w:val="o"/>
      <w:lvlJc w:val="left"/>
      <w:pPr>
        <w:ind w:left="1440" w:hanging="360"/>
      </w:pPr>
      <w:rPr>
        <w:rFonts w:hint="default" w:ascii="Courier New" w:hAnsi="Courier New"/>
      </w:rPr>
    </w:lvl>
    <w:lvl w:ilvl="2" w:tplc="E430C874">
      <w:start w:val="1"/>
      <w:numFmt w:val="bullet"/>
      <w:lvlText w:val=""/>
      <w:lvlJc w:val="left"/>
      <w:pPr>
        <w:ind w:left="2160" w:hanging="360"/>
      </w:pPr>
      <w:rPr>
        <w:rFonts w:hint="default" w:ascii="Wingdings" w:hAnsi="Wingdings"/>
      </w:rPr>
    </w:lvl>
    <w:lvl w:ilvl="3" w:tplc="B8565B84">
      <w:start w:val="1"/>
      <w:numFmt w:val="bullet"/>
      <w:lvlText w:val=""/>
      <w:lvlJc w:val="left"/>
      <w:pPr>
        <w:ind w:left="2880" w:hanging="360"/>
      </w:pPr>
      <w:rPr>
        <w:rFonts w:hint="default" w:ascii="Symbol" w:hAnsi="Symbol"/>
      </w:rPr>
    </w:lvl>
    <w:lvl w:ilvl="4" w:tplc="57CEFEF2">
      <w:start w:val="1"/>
      <w:numFmt w:val="bullet"/>
      <w:lvlText w:val="o"/>
      <w:lvlJc w:val="left"/>
      <w:pPr>
        <w:ind w:left="3600" w:hanging="360"/>
      </w:pPr>
      <w:rPr>
        <w:rFonts w:hint="default" w:ascii="Courier New" w:hAnsi="Courier New"/>
      </w:rPr>
    </w:lvl>
    <w:lvl w:ilvl="5" w:tplc="0DAC0252">
      <w:start w:val="1"/>
      <w:numFmt w:val="bullet"/>
      <w:lvlText w:val=""/>
      <w:lvlJc w:val="left"/>
      <w:pPr>
        <w:ind w:left="4320" w:hanging="360"/>
      </w:pPr>
      <w:rPr>
        <w:rFonts w:hint="default" w:ascii="Wingdings" w:hAnsi="Wingdings"/>
      </w:rPr>
    </w:lvl>
    <w:lvl w:ilvl="6" w:tplc="72EC65B2">
      <w:start w:val="1"/>
      <w:numFmt w:val="bullet"/>
      <w:lvlText w:val=""/>
      <w:lvlJc w:val="left"/>
      <w:pPr>
        <w:ind w:left="5040" w:hanging="360"/>
      </w:pPr>
      <w:rPr>
        <w:rFonts w:hint="default" w:ascii="Symbol" w:hAnsi="Symbol"/>
      </w:rPr>
    </w:lvl>
    <w:lvl w:ilvl="7" w:tplc="D7B4AA32">
      <w:start w:val="1"/>
      <w:numFmt w:val="bullet"/>
      <w:lvlText w:val="o"/>
      <w:lvlJc w:val="left"/>
      <w:pPr>
        <w:ind w:left="5760" w:hanging="360"/>
      </w:pPr>
      <w:rPr>
        <w:rFonts w:hint="default" w:ascii="Courier New" w:hAnsi="Courier New"/>
      </w:rPr>
    </w:lvl>
    <w:lvl w:ilvl="8" w:tplc="D2ACCA4E">
      <w:start w:val="1"/>
      <w:numFmt w:val="bullet"/>
      <w:lvlText w:val=""/>
      <w:lvlJc w:val="left"/>
      <w:pPr>
        <w:ind w:left="6480" w:hanging="360"/>
      </w:pPr>
      <w:rPr>
        <w:rFonts w:hint="default" w:ascii="Wingdings" w:hAnsi="Wingdings"/>
      </w:rPr>
    </w:lvl>
  </w:abstractNum>
  <w:abstractNum w:abstractNumId="20" w15:restartNumberingAfterBreak="0">
    <w:nsid w:val="7A403917"/>
    <w:multiLevelType w:val="hybridMultilevel"/>
    <w:tmpl w:val="AD32D856"/>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1" w15:restartNumberingAfterBreak="0">
    <w:nsid w:val="7A687C33"/>
    <w:multiLevelType w:val="hybridMultilevel"/>
    <w:tmpl w:val="FFFFFFFF"/>
    <w:lvl w:ilvl="0" w:tplc="17A6A800">
      <w:start w:val="1"/>
      <w:numFmt w:val="bullet"/>
      <w:lvlText w:val="-"/>
      <w:lvlJc w:val="left"/>
      <w:pPr>
        <w:ind w:left="720" w:hanging="360"/>
      </w:pPr>
      <w:rPr>
        <w:rFonts w:hint="default" w:ascii="Calibri" w:hAnsi="Calibri"/>
      </w:rPr>
    </w:lvl>
    <w:lvl w:ilvl="1" w:tplc="709C914A">
      <w:start w:val="1"/>
      <w:numFmt w:val="bullet"/>
      <w:lvlText w:val="o"/>
      <w:lvlJc w:val="left"/>
      <w:pPr>
        <w:ind w:left="1440" w:hanging="360"/>
      </w:pPr>
      <w:rPr>
        <w:rFonts w:hint="default" w:ascii="Courier New" w:hAnsi="Courier New"/>
      </w:rPr>
    </w:lvl>
    <w:lvl w:ilvl="2" w:tplc="33AA4BB8">
      <w:start w:val="1"/>
      <w:numFmt w:val="bullet"/>
      <w:lvlText w:val=""/>
      <w:lvlJc w:val="left"/>
      <w:pPr>
        <w:ind w:left="2160" w:hanging="360"/>
      </w:pPr>
      <w:rPr>
        <w:rFonts w:hint="default" w:ascii="Wingdings" w:hAnsi="Wingdings"/>
      </w:rPr>
    </w:lvl>
    <w:lvl w:ilvl="3" w:tplc="6776B434">
      <w:start w:val="1"/>
      <w:numFmt w:val="bullet"/>
      <w:lvlText w:val=""/>
      <w:lvlJc w:val="left"/>
      <w:pPr>
        <w:ind w:left="2880" w:hanging="360"/>
      </w:pPr>
      <w:rPr>
        <w:rFonts w:hint="default" w:ascii="Symbol" w:hAnsi="Symbol"/>
      </w:rPr>
    </w:lvl>
    <w:lvl w:ilvl="4" w:tplc="C22461B4">
      <w:start w:val="1"/>
      <w:numFmt w:val="bullet"/>
      <w:lvlText w:val="o"/>
      <w:lvlJc w:val="left"/>
      <w:pPr>
        <w:ind w:left="3600" w:hanging="360"/>
      </w:pPr>
      <w:rPr>
        <w:rFonts w:hint="default" w:ascii="Courier New" w:hAnsi="Courier New"/>
      </w:rPr>
    </w:lvl>
    <w:lvl w:ilvl="5" w:tplc="90DE37B8">
      <w:start w:val="1"/>
      <w:numFmt w:val="bullet"/>
      <w:lvlText w:val=""/>
      <w:lvlJc w:val="left"/>
      <w:pPr>
        <w:ind w:left="4320" w:hanging="360"/>
      </w:pPr>
      <w:rPr>
        <w:rFonts w:hint="default" w:ascii="Wingdings" w:hAnsi="Wingdings"/>
      </w:rPr>
    </w:lvl>
    <w:lvl w:ilvl="6" w:tplc="DB224982">
      <w:start w:val="1"/>
      <w:numFmt w:val="bullet"/>
      <w:lvlText w:val=""/>
      <w:lvlJc w:val="left"/>
      <w:pPr>
        <w:ind w:left="5040" w:hanging="360"/>
      </w:pPr>
      <w:rPr>
        <w:rFonts w:hint="default" w:ascii="Symbol" w:hAnsi="Symbol"/>
      </w:rPr>
    </w:lvl>
    <w:lvl w:ilvl="7" w:tplc="60C00F10">
      <w:start w:val="1"/>
      <w:numFmt w:val="bullet"/>
      <w:lvlText w:val="o"/>
      <w:lvlJc w:val="left"/>
      <w:pPr>
        <w:ind w:left="5760" w:hanging="360"/>
      </w:pPr>
      <w:rPr>
        <w:rFonts w:hint="default" w:ascii="Courier New" w:hAnsi="Courier New"/>
      </w:rPr>
    </w:lvl>
    <w:lvl w:ilvl="8" w:tplc="5FF01166">
      <w:start w:val="1"/>
      <w:numFmt w:val="bullet"/>
      <w:lvlText w:val=""/>
      <w:lvlJc w:val="left"/>
      <w:pPr>
        <w:ind w:left="6480" w:hanging="360"/>
      </w:pPr>
      <w:rPr>
        <w:rFonts w:hint="default" w:ascii="Wingdings" w:hAnsi="Wingdings"/>
      </w:rPr>
    </w:lvl>
  </w:abstractNum>
  <w:num w:numId="1" w16cid:durableId="363167700">
    <w:abstractNumId w:val="21"/>
  </w:num>
  <w:num w:numId="2" w16cid:durableId="605622146">
    <w:abstractNumId w:val="11"/>
  </w:num>
  <w:num w:numId="3" w16cid:durableId="1522089861">
    <w:abstractNumId w:val="3"/>
  </w:num>
  <w:num w:numId="4" w16cid:durableId="1836410852">
    <w:abstractNumId w:val="16"/>
  </w:num>
  <w:num w:numId="5" w16cid:durableId="1604456907">
    <w:abstractNumId w:val="12"/>
  </w:num>
  <w:num w:numId="6" w16cid:durableId="1522010965">
    <w:abstractNumId w:val="18"/>
  </w:num>
  <w:num w:numId="7" w16cid:durableId="1413963422">
    <w:abstractNumId w:val="13"/>
  </w:num>
  <w:num w:numId="8" w16cid:durableId="1642685997">
    <w:abstractNumId w:val="5"/>
  </w:num>
  <w:num w:numId="9" w16cid:durableId="1155684530">
    <w:abstractNumId w:val="15"/>
  </w:num>
  <w:num w:numId="10" w16cid:durableId="630017936">
    <w:abstractNumId w:val="20"/>
  </w:num>
  <w:num w:numId="11" w16cid:durableId="1320964809">
    <w:abstractNumId w:val="9"/>
  </w:num>
  <w:num w:numId="12" w16cid:durableId="63185895">
    <w:abstractNumId w:val="2"/>
  </w:num>
  <w:num w:numId="13" w16cid:durableId="304701771">
    <w:abstractNumId w:val="6"/>
  </w:num>
  <w:num w:numId="14" w16cid:durableId="992029915">
    <w:abstractNumId w:val="19"/>
  </w:num>
  <w:num w:numId="15" w16cid:durableId="3828742">
    <w:abstractNumId w:val="8"/>
  </w:num>
  <w:num w:numId="16" w16cid:durableId="1092698498">
    <w:abstractNumId w:val="17"/>
  </w:num>
  <w:num w:numId="17" w16cid:durableId="2513186">
    <w:abstractNumId w:val="4"/>
  </w:num>
  <w:num w:numId="18" w16cid:durableId="718090874">
    <w:abstractNumId w:val="7"/>
  </w:num>
  <w:num w:numId="19" w16cid:durableId="1744451067">
    <w:abstractNumId w:val="14"/>
  </w:num>
  <w:num w:numId="20" w16cid:durableId="711459270">
    <w:abstractNumId w:val="10"/>
  </w:num>
  <w:num w:numId="21" w16cid:durableId="957029744">
    <w:abstractNumId w:val="0"/>
  </w:num>
  <w:num w:numId="22" w16cid:durableId="12733916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abrina Ramadwiriani, Sabrina">
    <w15:presenceInfo w15:providerId="AD" w15:userId="S::sabrina.sabrinaramadwiriani@wur.nl::1773e106-2ea0-469c-bf35-b7373f66f269"/>
  </w15:person>
  <w15:person w15:author="Xu, Qin">
    <w15:presenceInfo w15:providerId="AD" w15:userId="S::qin.xu@wur.nl::5001d1a8-3b8b-4862-9cc6-29736b9535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50A6BE4"/>
    <w:rsid w:val="000060E9"/>
    <w:rsid w:val="000107A3"/>
    <w:rsid w:val="000205D9"/>
    <w:rsid w:val="000226E4"/>
    <w:rsid w:val="00036CC1"/>
    <w:rsid w:val="000452DA"/>
    <w:rsid w:val="000467F2"/>
    <w:rsid w:val="00046C14"/>
    <w:rsid w:val="00051D10"/>
    <w:rsid w:val="00051E9D"/>
    <w:rsid w:val="000615D4"/>
    <w:rsid w:val="00064603"/>
    <w:rsid w:val="00065A73"/>
    <w:rsid w:val="00065F57"/>
    <w:rsid w:val="000735A9"/>
    <w:rsid w:val="00074C45"/>
    <w:rsid w:val="00076259"/>
    <w:rsid w:val="000873A1"/>
    <w:rsid w:val="000903EF"/>
    <w:rsid w:val="00097E71"/>
    <w:rsid w:val="000A309C"/>
    <w:rsid w:val="000A4222"/>
    <w:rsid w:val="000A636D"/>
    <w:rsid w:val="000A66EC"/>
    <w:rsid w:val="000A69D0"/>
    <w:rsid w:val="000B1859"/>
    <w:rsid w:val="000B189E"/>
    <w:rsid w:val="000B245A"/>
    <w:rsid w:val="000B3477"/>
    <w:rsid w:val="000B3600"/>
    <w:rsid w:val="000B453F"/>
    <w:rsid w:val="000B58B2"/>
    <w:rsid w:val="000B78A4"/>
    <w:rsid w:val="000C28A3"/>
    <w:rsid w:val="000C6369"/>
    <w:rsid w:val="000C6518"/>
    <w:rsid w:val="000D14A5"/>
    <w:rsid w:val="000D33E3"/>
    <w:rsid w:val="000E553A"/>
    <w:rsid w:val="000E5E59"/>
    <w:rsid w:val="000E7011"/>
    <w:rsid w:val="000F1561"/>
    <w:rsid w:val="000F216C"/>
    <w:rsid w:val="000F63E2"/>
    <w:rsid w:val="00102FED"/>
    <w:rsid w:val="00103256"/>
    <w:rsid w:val="0010504B"/>
    <w:rsid w:val="00106848"/>
    <w:rsid w:val="001107D0"/>
    <w:rsid w:val="0011775C"/>
    <w:rsid w:val="00120448"/>
    <w:rsid w:val="00122CAC"/>
    <w:rsid w:val="00123AFF"/>
    <w:rsid w:val="00130DBD"/>
    <w:rsid w:val="00132F2B"/>
    <w:rsid w:val="001372DA"/>
    <w:rsid w:val="0014268E"/>
    <w:rsid w:val="0014456B"/>
    <w:rsid w:val="00146CF6"/>
    <w:rsid w:val="00150747"/>
    <w:rsid w:val="00151356"/>
    <w:rsid w:val="001576AD"/>
    <w:rsid w:val="001648AF"/>
    <w:rsid w:val="00167646"/>
    <w:rsid w:val="00167E71"/>
    <w:rsid w:val="00173703"/>
    <w:rsid w:val="001739B0"/>
    <w:rsid w:val="00175518"/>
    <w:rsid w:val="00176CC6"/>
    <w:rsid w:val="0017769D"/>
    <w:rsid w:val="00181527"/>
    <w:rsid w:val="001826FA"/>
    <w:rsid w:val="00184256"/>
    <w:rsid w:val="00185459"/>
    <w:rsid w:val="0018B85A"/>
    <w:rsid w:val="00191A0A"/>
    <w:rsid w:val="00193AD7"/>
    <w:rsid w:val="001A59E3"/>
    <w:rsid w:val="001B17A7"/>
    <w:rsid w:val="001B4BD2"/>
    <w:rsid w:val="001B75CC"/>
    <w:rsid w:val="001B79B7"/>
    <w:rsid w:val="001C06B7"/>
    <w:rsid w:val="001C1EC1"/>
    <w:rsid w:val="001C6E59"/>
    <w:rsid w:val="001C7E6B"/>
    <w:rsid w:val="001D47C5"/>
    <w:rsid w:val="001D55EF"/>
    <w:rsid w:val="001D77B5"/>
    <w:rsid w:val="001E01A2"/>
    <w:rsid w:val="001E3B17"/>
    <w:rsid w:val="001E40BE"/>
    <w:rsid w:val="001E70CD"/>
    <w:rsid w:val="001F14F1"/>
    <w:rsid w:val="001F3FED"/>
    <w:rsid w:val="001F5D3C"/>
    <w:rsid w:val="001F6036"/>
    <w:rsid w:val="00202DB6"/>
    <w:rsid w:val="0021726A"/>
    <w:rsid w:val="00220F2F"/>
    <w:rsid w:val="0022437F"/>
    <w:rsid w:val="0022539B"/>
    <w:rsid w:val="00227141"/>
    <w:rsid w:val="00227B1C"/>
    <w:rsid w:val="002319C0"/>
    <w:rsid w:val="00231B85"/>
    <w:rsid w:val="00234C81"/>
    <w:rsid w:val="0023601D"/>
    <w:rsid w:val="00240C55"/>
    <w:rsid w:val="00242249"/>
    <w:rsid w:val="00242CC3"/>
    <w:rsid w:val="00242F5A"/>
    <w:rsid w:val="00244585"/>
    <w:rsid w:val="002452E4"/>
    <w:rsid w:val="00246A23"/>
    <w:rsid w:val="00247135"/>
    <w:rsid w:val="00253336"/>
    <w:rsid w:val="0025546C"/>
    <w:rsid w:val="0025548C"/>
    <w:rsid w:val="00257E6A"/>
    <w:rsid w:val="0026224D"/>
    <w:rsid w:val="002635BB"/>
    <w:rsid w:val="00265105"/>
    <w:rsid w:val="00266143"/>
    <w:rsid w:val="00266851"/>
    <w:rsid w:val="00273BEF"/>
    <w:rsid w:val="00275080"/>
    <w:rsid w:val="00281DD1"/>
    <w:rsid w:val="00282F60"/>
    <w:rsid w:val="0028463B"/>
    <w:rsid w:val="00285C2C"/>
    <w:rsid w:val="00287B91"/>
    <w:rsid w:val="00294CAA"/>
    <w:rsid w:val="00296EA2"/>
    <w:rsid w:val="002A06E6"/>
    <w:rsid w:val="002A3282"/>
    <w:rsid w:val="002A3975"/>
    <w:rsid w:val="002A5331"/>
    <w:rsid w:val="002A64CE"/>
    <w:rsid w:val="002B03C9"/>
    <w:rsid w:val="002B0AF7"/>
    <w:rsid w:val="002B1EDE"/>
    <w:rsid w:val="002B2064"/>
    <w:rsid w:val="002B3483"/>
    <w:rsid w:val="002B6FB3"/>
    <w:rsid w:val="002C1DD2"/>
    <w:rsid w:val="002C4D53"/>
    <w:rsid w:val="002D2D88"/>
    <w:rsid w:val="002D34CD"/>
    <w:rsid w:val="002D36FE"/>
    <w:rsid w:val="002D7177"/>
    <w:rsid w:val="002D79B3"/>
    <w:rsid w:val="002E232A"/>
    <w:rsid w:val="002E2407"/>
    <w:rsid w:val="002E3FE0"/>
    <w:rsid w:val="002E44FF"/>
    <w:rsid w:val="002E4B74"/>
    <w:rsid w:val="002E4EED"/>
    <w:rsid w:val="002E5B12"/>
    <w:rsid w:val="002F0A31"/>
    <w:rsid w:val="002F0BEE"/>
    <w:rsid w:val="002F2189"/>
    <w:rsid w:val="002F3B19"/>
    <w:rsid w:val="002F5042"/>
    <w:rsid w:val="002F5A65"/>
    <w:rsid w:val="003027FB"/>
    <w:rsid w:val="00303604"/>
    <w:rsid w:val="003037C2"/>
    <w:rsid w:val="00304117"/>
    <w:rsid w:val="00304520"/>
    <w:rsid w:val="00304966"/>
    <w:rsid w:val="0030704A"/>
    <w:rsid w:val="0031612E"/>
    <w:rsid w:val="003165F4"/>
    <w:rsid w:val="00317768"/>
    <w:rsid w:val="00317899"/>
    <w:rsid w:val="00322299"/>
    <w:rsid w:val="00325FDE"/>
    <w:rsid w:val="00332ABE"/>
    <w:rsid w:val="00333F3D"/>
    <w:rsid w:val="00334536"/>
    <w:rsid w:val="0033723E"/>
    <w:rsid w:val="00340BFE"/>
    <w:rsid w:val="0034265A"/>
    <w:rsid w:val="00353EFF"/>
    <w:rsid w:val="00355E98"/>
    <w:rsid w:val="00361D0B"/>
    <w:rsid w:val="00370ECB"/>
    <w:rsid w:val="003710B3"/>
    <w:rsid w:val="003718C8"/>
    <w:rsid w:val="0037253C"/>
    <w:rsid w:val="003743EB"/>
    <w:rsid w:val="00374672"/>
    <w:rsid w:val="00380649"/>
    <w:rsid w:val="00381925"/>
    <w:rsid w:val="00385F98"/>
    <w:rsid w:val="00392A93"/>
    <w:rsid w:val="00393E22"/>
    <w:rsid w:val="003954F7"/>
    <w:rsid w:val="00397529"/>
    <w:rsid w:val="003A1BAC"/>
    <w:rsid w:val="003A278D"/>
    <w:rsid w:val="003A2EA2"/>
    <w:rsid w:val="003A3A6F"/>
    <w:rsid w:val="003B0032"/>
    <w:rsid w:val="003B10A8"/>
    <w:rsid w:val="003B23DB"/>
    <w:rsid w:val="003B2DEE"/>
    <w:rsid w:val="003C1A5B"/>
    <w:rsid w:val="003C70B1"/>
    <w:rsid w:val="003D01F6"/>
    <w:rsid w:val="003D49EA"/>
    <w:rsid w:val="003D6955"/>
    <w:rsid w:val="003E0E21"/>
    <w:rsid w:val="003F0790"/>
    <w:rsid w:val="003F76A9"/>
    <w:rsid w:val="00402CC0"/>
    <w:rsid w:val="00422086"/>
    <w:rsid w:val="00424E64"/>
    <w:rsid w:val="00425D8F"/>
    <w:rsid w:val="00430FCB"/>
    <w:rsid w:val="00432200"/>
    <w:rsid w:val="00432224"/>
    <w:rsid w:val="004333F4"/>
    <w:rsid w:val="0043401D"/>
    <w:rsid w:val="004367DD"/>
    <w:rsid w:val="00441230"/>
    <w:rsid w:val="00441284"/>
    <w:rsid w:val="00442D46"/>
    <w:rsid w:val="00443C15"/>
    <w:rsid w:val="00444D65"/>
    <w:rsid w:val="0044689F"/>
    <w:rsid w:val="00446D67"/>
    <w:rsid w:val="00450704"/>
    <w:rsid w:val="00452C32"/>
    <w:rsid w:val="00456984"/>
    <w:rsid w:val="00461470"/>
    <w:rsid w:val="00464452"/>
    <w:rsid w:val="004679E3"/>
    <w:rsid w:val="004704AC"/>
    <w:rsid w:val="00471F4A"/>
    <w:rsid w:val="0047254D"/>
    <w:rsid w:val="004757F7"/>
    <w:rsid w:val="004765B4"/>
    <w:rsid w:val="004771F6"/>
    <w:rsid w:val="004773AD"/>
    <w:rsid w:val="00483E68"/>
    <w:rsid w:val="00485007"/>
    <w:rsid w:val="0049003A"/>
    <w:rsid w:val="00490074"/>
    <w:rsid w:val="00491963"/>
    <w:rsid w:val="00493554"/>
    <w:rsid w:val="00493F56"/>
    <w:rsid w:val="004953A5"/>
    <w:rsid w:val="00495AE0"/>
    <w:rsid w:val="004A1A23"/>
    <w:rsid w:val="004A3497"/>
    <w:rsid w:val="004A427F"/>
    <w:rsid w:val="004A51EA"/>
    <w:rsid w:val="004A61F0"/>
    <w:rsid w:val="004A794D"/>
    <w:rsid w:val="004B00D4"/>
    <w:rsid w:val="004B244B"/>
    <w:rsid w:val="004B25F2"/>
    <w:rsid w:val="004B452E"/>
    <w:rsid w:val="004B4DAF"/>
    <w:rsid w:val="004B53C0"/>
    <w:rsid w:val="004C03D9"/>
    <w:rsid w:val="004C7346"/>
    <w:rsid w:val="004C7D44"/>
    <w:rsid w:val="004D0E05"/>
    <w:rsid w:val="004D0FC2"/>
    <w:rsid w:val="004D0FDC"/>
    <w:rsid w:val="004D1A6C"/>
    <w:rsid w:val="004D21EB"/>
    <w:rsid w:val="004D5434"/>
    <w:rsid w:val="004E5F7D"/>
    <w:rsid w:val="004F002E"/>
    <w:rsid w:val="004F31CB"/>
    <w:rsid w:val="004F417A"/>
    <w:rsid w:val="00503806"/>
    <w:rsid w:val="00510367"/>
    <w:rsid w:val="00510988"/>
    <w:rsid w:val="005143B5"/>
    <w:rsid w:val="00515CA6"/>
    <w:rsid w:val="00515DCD"/>
    <w:rsid w:val="00516DDB"/>
    <w:rsid w:val="00517C7A"/>
    <w:rsid w:val="00533A39"/>
    <w:rsid w:val="00534B2B"/>
    <w:rsid w:val="005359A3"/>
    <w:rsid w:val="00535A5F"/>
    <w:rsid w:val="005373C3"/>
    <w:rsid w:val="0055417B"/>
    <w:rsid w:val="00554193"/>
    <w:rsid w:val="0055467F"/>
    <w:rsid w:val="0055488D"/>
    <w:rsid w:val="00555C5B"/>
    <w:rsid w:val="005667E9"/>
    <w:rsid w:val="0056781D"/>
    <w:rsid w:val="005679B0"/>
    <w:rsid w:val="005726FD"/>
    <w:rsid w:val="005739D5"/>
    <w:rsid w:val="00582A32"/>
    <w:rsid w:val="00583F51"/>
    <w:rsid w:val="005863A4"/>
    <w:rsid w:val="00592987"/>
    <w:rsid w:val="0059607D"/>
    <w:rsid w:val="005A07BB"/>
    <w:rsid w:val="005A0CB7"/>
    <w:rsid w:val="005A2043"/>
    <w:rsid w:val="005A4CFD"/>
    <w:rsid w:val="005B0450"/>
    <w:rsid w:val="005B04F8"/>
    <w:rsid w:val="005C00BA"/>
    <w:rsid w:val="005C25E0"/>
    <w:rsid w:val="005D4D89"/>
    <w:rsid w:val="005D6DF4"/>
    <w:rsid w:val="005D7850"/>
    <w:rsid w:val="005D7C0D"/>
    <w:rsid w:val="005D7E97"/>
    <w:rsid w:val="005E453E"/>
    <w:rsid w:val="005E7F6B"/>
    <w:rsid w:val="005F0744"/>
    <w:rsid w:val="005F3886"/>
    <w:rsid w:val="005F4BB8"/>
    <w:rsid w:val="005F71B9"/>
    <w:rsid w:val="00600F10"/>
    <w:rsid w:val="00603CBD"/>
    <w:rsid w:val="00604361"/>
    <w:rsid w:val="00606FC5"/>
    <w:rsid w:val="00613FD9"/>
    <w:rsid w:val="0061454B"/>
    <w:rsid w:val="006225A9"/>
    <w:rsid w:val="006304E9"/>
    <w:rsid w:val="006321ED"/>
    <w:rsid w:val="00633399"/>
    <w:rsid w:val="00634F4E"/>
    <w:rsid w:val="00637DDF"/>
    <w:rsid w:val="00637FAD"/>
    <w:rsid w:val="006425C1"/>
    <w:rsid w:val="006435C3"/>
    <w:rsid w:val="00644D43"/>
    <w:rsid w:val="00646AD9"/>
    <w:rsid w:val="006475A1"/>
    <w:rsid w:val="00651ECF"/>
    <w:rsid w:val="006541B1"/>
    <w:rsid w:val="00654C5C"/>
    <w:rsid w:val="00656F53"/>
    <w:rsid w:val="006607C8"/>
    <w:rsid w:val="006665F3"/>
    <w:rsid w:val="00667321"/>
    <w:rsid w:val="00673FCD"/>
    <w:rsid w:val="00676FA8"/>
    <w:rsid w:val="006773B0"/>
    <w:rsid w:val="00684000"/>
    <w:rsid w:val="00685654"/>
    <w:rsid w:val="00687F79"/>
    <w:rsid w:val="00692AA8"/>
    <w:rsid w:val="00696527"/>
    <w:rsid w:val="00696BCE"/>
    <w:rsid w:val="006974C8"/>
    <w:rsid w:val="006A0B44"/>
    <w:rsid w:val="006A2FFB"/>
    <w:rsid w:val="006A7ED9"/>
    <w:rsid w:val="006B0F51"/>
    <w:rsid w:val="006B4D16"/>
    <w:rsid w:val="006C053C"/>
    <w:rsid w:val="006C0E21"/>
    <w:rsid w:val="006C4764"/>
    <w:rsid w:val="006C5114"/>
    <w:rsid w:val="006D1615"/>
    <w:rsid w:val="006D1CA0"/>
    <w:rsid w:val="006D65C1"/>
    <w:rsid w:val="006D6AD7"/>
    <w:rsid w:val="006E0E76"/>
    <w:rsid w:val="006E2E33"/>
    <w:rsid w:val="006E30EA"/>
    <w:rsid w:val="006E3513"/>
    <w:rsid w:val="006E4C23"/>
    <w:rsid w:val="006E5843"/>
    <w:rsid w:val="006E7ED5"/>
    <w:rsid w:val="006F147A"/>
    <w:rsid w:val="006F2C74"/>
    <w:rsid w:val="006F6C53"/>
    <w:rsid w:val="006F72F7"/>
    <w:rsid w:val="007038BC"/>
    <w:rsid w:val="007039B9"/>
    <w:rsid w:val="00714DDF"/>
    <w:rsid w:val="0071610D"/>
    <w:rsid w:val="007163CA"/>
    <w:rsid w:val="0071795D"/>
    <w:rsid w:val="00723556"/>
    <w:rsid w:val="00723AB3"/>
    <w:rsid w:val="00723E97"/>
    <w:rsid w:val="007269EF"/>
    <w:rsid w:val="00726C81"/>
    <w:rsid w:val="00731CB6"/>
    <w:rsid w:val="00733A3F"/>
    <w:rsid w:val="007346AC"/>
    <w:rsid w:val="007404D5"/>
    <w:rsid w:val="007416A6"/>
    <w:rsid w:val="0074337F"/>
    <w:rsid w:val="00744DF2"/>
    <w:rsid w:val="007464F9"/>
    <w:rsid w:val="0074735C"/>
    <w:rsid w:val="007502AA"/>
    <w:rsid w:val="00753A52"/>
    <w:rsid w:val="00753F8A"/>
    <w:rsid w:val="0075593A"/>
    <w:rsid w:val="007623E5"/>
    <w:rsid w:val="00763304"/>
    <w:rsid w:val="00764053"/>
    <w:rsid w:val="0076707C"/>
    <w:rsid w:val="00772B0B"/>
    <w:rsid w:val="00774816"/>
    <w:rsid w:val="00774B9D"/>
    <w:rsid w:val="007851AC"/>
    <w:rsid w:val="007877EE"/>
    <w:rsid w:val="00790C2B"/>
    <w:rsid w:val="00792D54"/>
    <w:rsid w:val="007961E6"/>
    <w:rsid w:val="00796491"/>
    <w:rsid w:val="007A19DA"/>
    <w:rsid w:val="007A3B3E"/>
    <w:rsid w:val="007A4E17"/>
    <w:rsid w:val="007A6F4F"/>
    <w:rsid w:val="007A7305"/>
    <w:rsid w:val="007B02B6"/>
    <w:rsid w:val="007C076A"/>
    <w:rsid w:val="007C3973"/>
    <w:rsid w:val="007C3E6E"/>
    <w:rsid w:val="007C4979"/>
    <w:rsid w:val="007C7973"/>
    <w:rsid w:val="007C7F62"/>
    <w:rsid w:val="007D0F16"/>
    <w:rsid w:val="007E5A43"/>
    <w:rsid w:val="007F08EC"/>
    <w:rsid w:val="007F1CF3"/>
    <w:rsid w:val="007F6AF8"/>
    <w:rsid w:val="007F796E"/>
    <w:rsid w:val="00801D54"/>
    <w:rsid w:val="0080307D"/>
    <w:rsid w:val="00804363"/>
    <w:rsid w:val="0080610F"/>
    <w:rsid w:val="00806EC1"/>
    <w:rsid w:val="00810B0E"/>
    <w:rsid w:val="00811987"/>
    <w:rsid w:val="0081476F"/>
    <w:rsid w:val="008179AE"/>
    <w:rsid w:val="00823EE3"/>
    <w:rsid w:val="00824C85"/>
    <w:rsid w:val="008253DA"/>
    <w:rsid w:val="00831D9D"/>
    <w:rsid w:val="008325BE"/>
    <w:rsid w:val="008325DB"/>
    <w:rsid w:val="00836799"/>
    <w:rsid w:val="008379D1"/>
    <w:rsid w:val="00840A95"/>
    <w:rsid w:val="008457A4"/>
    <w:rsid w:val="008460F3"/>
    <w:rsid w:val="00847D33"/>
    <w:rsid w:val="008522BE"/>
    <w:rsid w:val="00852372"/>
    <w:rsid w:val="008526D9"/>
    <w:rsid w:val="008527AD"/>
    <w:rsid w:val="00853933"/>
    <w:rsid w:val="00855F29"/>
    <w:rsid w:val="00856B32"/>
    <w:rsid w:val="0086053A"/>
    <w:rsid w:val="0086228A"/>
    <w:rsid w:val="00864978"/>
    <w:rsid w:val="008762B7"/>
    <w:rsid w:val="00881A0C"/>
    <w:rsid w:val="00882001"/>
    <w:rsid w:val="008839AD"/>
    <w:rsid w:val="00883E5F"/>
    <w:rsid w:val="00887343"/>
    <w:rsid w:val="00890207"/>
    <w:rsid w:val="008925A7"/>
    <w:rsid w:val="00893BFF"/>
    <w:rsid w:val="00894108"/>
    <w:rsid w:val="008966E7"/>
    <w:rsid w:val="008969B9"/>
    <w:rsid w:val="00896EB3"/>
    <w:rsid w:val="00897192"/>
    <w:rsid w:val="00897FF0"/>
    <w:rsid w:val="008A012A"/>
    <w:rsid w:val="008A05B8"/>
    <w:rsid w:val="008A1024"/>
    <w:rsid w:val="008A3FD5"/>
    <w:rsid w:val="008A6C39"/>
    <w:rsid w:val="008B25E3"/>
    <w:rsid w:val="008B3608"/>
    <w:rsid w:val="008B4E9E"/>
    <w:rsid w:val="008B6C9C"/>
    <w:rsid w:val="008B7563"/>
    <w:rsid w:val="008C1CB4"/>
    <w:rsid w:val="008C72A8"/>
    <w:rsid w:val="008D0FF4"/>
    <w:rsid w:val="008D123C"/>
    <w:rsid w:val="008D1307"/>
    <w:rsid w:val="008D2452"/>
    <w:rsid w:val="008E1E5D"/>
    <w:rsid w:val="008E327D"/>
    <w:rsid w:val="008E334A"/>
    <w:rsid w:val="008E6AE6"/>
    <w:rsid w:val="008F6B7E"/>
    <w:rsid w:val="008F6DDC"/>
    <w:rsid w:val="008F7644"/>
    <w:rsid w:val="00902F60"/>
    <w:rsid w:val="009036E4"/>
    <w:rsid w:val="0090435D"/>
    <w:rsid w:val="00910212"/>
    <w:rsid w:val="009124C9"/>
    <w:rsid w:val="00913717"/>
    <w:rsid w:val="00917356"/>
    <w:rsid w:val="0092232F"/>
    <w:rsid w:val="00923FF0"/>
    <w:rsid w:val="00924F6A"/>
    <w:rsid w:val="00925EB2"/>
    <w:rsid w:val="009331C7"/>
    <w:rsid w:val="00933E87"/>
    <w:rsid w:val="00936737"/>
    <w:rsid w:val="009378CB"/>
    <w:rsid w:val="00947A22"/>
    <w:rsid w:val="00954862"/>
    <w:rsid w:val="0096201D"/>
    <w:rsid w:val="00962A34"/>
    <w:rsid w:val="009673F9"/>
    <w:rsid w:val="009676FC"/>
    <w:rsid w:val="00975224"/>
    <w:rsid w:val="009758B8"/>
    <w:rsid w:val="009776A6"/>
    <w:rsid w:val="009779D1"/>
    <w:rsid w:val="00977BEC"/>
    <w:rsid w:val="0098295A"/>
    <w:rsid w:val="0098372C"/>
    <w:rsid w:val="009840C4"/>
    <w:rsid w:val="00984601"/>
    <w:rsid w:val="00985FB5"/>
    <w:rsid w:val="00993533"/>
    <w:rsid w:val="0099456D"/>
    <w:rsid w:val="00997F7E"/>
    <w:rsid w:val="009A4722"/>
    <w:rsid w:val="009A747A"/>
    <w:rsid w:val="009B2BB4"/>
    <w:rsid w:val="009B45AF"/>
    <w:rsid w:val="009B63F2"/>
    <w:rsid w:val="009C02BC"/>
    <w:rsid w:val="009C1B3D"/>
    <w:rsid w:val="009C1BDB"/>
    <w:rsid w:val="009C209E"/>
    <w:rsid w:val="009C46BC"/>
    <w:rsid w:val="009D13D8"/>
    <w:rsid w:val="009D25D3"/>
    <w:rsid w:val="009E30AD"/>
    <w:rsid w:val="009E367D"/>
    <w:rsid w:val="009E6949"/>
    <w:rsid w:val="009E7018"/>
    <w:rsid w:val="009F47A3"/>
    <w:rsid w:val="009F7602"/>
    <w:rsid w:val="00A01290"/>
    <w:rsid w:val="00A02DCC"/>
    <w:rsid w:val="00A03B78"/>
    <w:rsid w:val="00A048E4"/>
    <w:rsid w:val="00A04DCE"/>
    <w:rsid w:val="00A1228A"/>
    <w:rsid w:val="00A12C5E"/>
    <w:rsid w:val="00A137BF"/>
    <w:rsid w:val="00A13A05"/>
    <w:rsid w:val="00A15375"/>
    <w:rsid w:val="00A23EB9"/>
    <w:rsid w:val="00A24F60"/>
    <w:rsid w:val="00A27F6F"/>
    <w:rsid w:val="00A30B81"/>
    <w:rsid w:val="00A34CBD"/>
    <w:rsid w:val="00A3656C"/>
    <w:rsid w:val="00A37C39"/>
    <w:rsid w:val="00A440FC"/>
    <w:rsid w:val="00A462A3"/>
    <w:rsid w:val="00A523BE"/>
    <w:rsid w:val="00A52E44"/>
    <w:rsid w:val="00A62E22"/>
    <w:rsid w:val="00A63853"/>
    <w:rsid w:val="00A6593E"/>
    <w:rsid w:val="00A6703C"/>
    <w:rsid w:val="00A67B29"/>
    <w:rsid w:val="00A67BF3"/>
    <w:rsid w:val="00A77130"/>
    <w:rsid w:val="00A8234F"/>
    <w:rsid w:val="00A83B9F"/>
    <w:rsid w:val="00A8688B"/>
    <w:rsid w:val="00A87FC3"/>
    <w:rsid w:val="00A9055F"/>
    <w:rsid w:val="00A90B3B"/>
    <w:rsid w:val="00A9314A"/>
    <w:rsid w:val="00A95DE9"/>
    <w:rsid w:val="00A96F96"/>
    <w:rsid w:val="00AA4D62"/>
    <w:rsid w:val="00AA5227"/>
    <w:rsid w:val="00AA6673"/>
    <w:rsid w:val="00AA7A2B"/>
    <w:rsid w:val="00AB0BEC"/>
    <w:rsid w:val="00AB28FB"/>
    <w:rsid w:val="00AC42A3"/>
    <w:rsid w:val="00AC4C89"/>
    <w:rsid w:val="00AD165A"/>
    <w:rsid w:val="00AD1855"/>
    <w:rsid w:val="00AD2673"/>
    <w:rsid w:val="00AD5563"/>
    <w:rsid w:val="00AD697A"/>
    <w:rsid w:val="00AF6065"/>
    <w:rsid w:val="00B015FF"/>
    <w:rsid w:val="00B05BCE"/>
    <w:rsid w:val="00B06F9E"/>
    <w:rsid w:val="00B07AD9"/>
    <w:rsid w:val="00B12947"/>
    <w:rsid w:val="00B152DC"/>
    <w:rsid w:val="00B17E1E"/>
    <w:rsid w:val="00B20076"/>
    <w:rsid w:val="00B21EB2"/>
    <w:rsid w:val="00B22429"/>
    <w:rsid w:val="00B226FA"/>
    <w:rsid w:val="00B242DC"/>
    <w:rsid w:val="00B25837"/>
    <w:rsid w:val="00B269F4"/>
    <w:rsid w:val="00B35727"/>
    <w:rsid w:val="00B36DA4"/>
    <w:rsid w:val="00B4287D"/>
    <w:rsid w:val="00B42BE1"/>
    <w:rsid w:val="00B431E4"/>
    <w:rsid w:val="00B45F0E"/>
    <w:rsid w:val="00B6184C"/>
    <w:rsid w:val="00B65EC5"/>
    <w:rsid w:val="00B672E2"/>
    <w:rsid w:val="00B7037F"/>
    <w:rsid w:val="00B75215"/>
    <w:rsid w:val="00B87E68"/>
    <w:rsid w:val="00B95304"/>
    <w:rsid w:val="00BA0231"/>
    <w:rsid w:val="00BA074C"/>
    <w:rsid w:val="00BA539B"/>
    <w:rsid w:val="00BA5A61"/>
    <w:rsid w:val="00BA5AB0"/>
    <w:rsid w:val="00BB1409"/>
    <w:rsid w:val="00BB38F3"/>
    <w:rsid w:val="00BB521F"/>
    <w:rsid w:val="00BB5AAA"/>
    <w:rsid w:val="00BC2ADB"/>
    <w:rsid w:val="00BC2CDE"/>
    <w:rsid w:val="00BC488B"/>
    <w:rsid w:val="00BC4918"/>
    <w:rsid w:val="00BC5610"/>
    <w:rsid w:val="00BD3059"/>
    <w:rsid w:val="00BD3614"/>
    <w:rsid w:val="00BD471A"/>
    <w:rsid w:val="00BD4831"/>
    <w:rsid w:val="00BD7C84"/>
    <w:rsid w:val="00BE40A4"/>
    <w:rsid w:val="00BF26A6"/>
    <w:rsid w:val="00BF293D"/>
    <w:rsid w:val="00BF3343"/>
    <w:rsid w:val="00BF53F1"/>
    <w:rsid w:val="00BF5E8C"/>
    <w:rsid w:val="00BF7FE0"/>
    <w:rsid w:val="00C01DFB"/>
    <w:rsid w:val="00C10C99"/>
    <w:rsid w:val="00C12C65"/>
    <w:rsid w:val="00C1459F"/>
    <w:rsid w:val="00C151DE"/>
    <w:rsid w:val="00C158EF"/>
    <w:rsid w:val="00C159AD"/>
    <w:rsid w:val="00C203D2"/>
    <w:rsid w:val="00C20653"/>
    <w:rsid w:val="00C256E7"/>
    <w:rsid w:val="00C26CCB"/>
    <w:rsid w:val="00C32AD8"/>
    <w:rsid w:val="00C3371B"/>
    <w:rsid w:val="00C36BE5"/>
    <w:rsid w:val="00C37EBE"/>
    <w:rsid w:val="00C401ED"/>
    <w:rsid w:val="00C40EBC"/>
    <w:rsid w:val="00C50B93"/>
    <w:rsid w:val="00C51146"/>
    <w:rsid w:val="00C57115"/>
    <w:rsid w:val="00C61C80"/>
    <w:rsid w:val="00C63A01"/>
    <w:rsid w:val="00C65551"/>
    <w:rsid w:val="00C7540F"/>
    <w:rsid w:val="00C76D96"/>
    <w:rsid w:val="00C77A10"/>
    <w:rsid w:val="00C81695"/>
    <w:rsid w:val="00C81A67"/>
    <w:rsid w:val="00C84088"/>
    <w:rsid w:val="00C8416D"/>
    <w:rsid w:val="00C9152D"/>
    <w:rsid w:val="00C942EF"/>
    <w:rsid w:val="00C95B36"/>
    <w:rsid w:val="00C97286"/>
    <w:rsid w:val="00C9728F"/>
    <w:rsid w:val="00C97982"/>
    <w:rsid w:val="00C97DEA"/>
    <w:rsid w:val="00CA129F"/>
    <w:rsid w:val="00CB2490"/>
    <w:rsid w:val="00CB348F"/>
    <w:rsid w:val="00CB36B0"/>
    <w:rsid w:val="00CB48ED"/>
    <w:rsid w:val="00CB4E64"/>
    <w:rsid w:val="00CB52C3"/>
    <w:rsid w:val="00CB5CDF"/>
    <w:rsid w:val="00CB6DCD"/>
    <w:rsid w:val="00CD0BDF"/>
    <w:rsid w:val="00CD1CE3"/>
    <w:rsid w:val="00CE4D7D"/>
    <w:rsid w:val="00CE6D1E"/>
    <w:rsid w:val="00CF1558"/>
    <w:rsid w:val="00CF2204"/>
    <w:rsid w:val="00CF280E"/>
    <w:rsid w:val="00CF44B8"/>
    <w:rsid w:val="00CF7A78"/>
    <w:rsid w:val="00D00771"/>
    <w:rsid w:val="00D01CBE"/>
    <w:rsid w:val="00D04820"/>
    <w:rsid w:val="00D13D66"/>
    <w:rsid w:val="00D15A28"/>
    <w:rsid w:val="00D15B02"/>
    <w:rsid w:val="00D15B52"/>
    <w:rsid w:val="00D226E0"/>
    <w:rsid w:val="00D27355"/>
    <w:rsid w:val="00D32692"/>
    <w:rsid w:val="00D37CCF"/>
    <w:rsid w:val="00D422DB"/>
    <w:rsid w:val="00D4259E"/>
    <w:rsid w:val="00D425E3"/>
    <w:rsid w:val="00D42F26"/>
    <w:rsid w:val="00D46A55"/>
    <w:rsid w:val="00D50962"/>
    <w:rsid w:val="00D50CA7"/>
    <w:rsid w:val="00D53038"/>
    <w:rsid w:val="00D5374B"/>
    <w:rsid w:val="00D5439E"/>
    <w:rsid w:val="00D544E4"/>
    <w:rsid w:val="00D5463D"/>
    <w:rsid w:val="00D5558F"/>
    <w:rsid w:val="00D56BD0"/>
    <w:rsid w:val="00D61E29"/>
    <w:rsid w:val="00D61F32"/>
    <w:rsid w:val="00D6407F"/>
    <w:rsid w:val="00D722B4"/>
    <w:rsid w:val="00D72FBC"/>
    <w:rsid w:val="00D77CAF"/>
    <w:rsid w:val="00DA3DAE"/>
    <w:rsid w:val="00DA607B"/>
    <w:rsid w:val="00DB0F84"/>
    <w:rsid w:val="00DB34BD"/>
    <w:rsid w:val="00DB647C"/>
    <w:rsid w:val="00DB7BF3"/>
    <w:rsid w:val="00DC18F9"/>
    <w:rsid w:val="00DC65AF"/>
    <w:rsid w:val="00DCD9B0"/>
    <w:rsid w:val="00DD2129"/>
    <w:rsid w:val="00DD3321"/>
    <w:rsid w:val="00DD400D"/>
    <w:rsid w:val="00DD44DF"/>
    <w:rsid w:val="00DD577D"/>
    <w:rsid w:val="00DD7EB4"/>
    <w:rsid w:val="00DE2EF3"/>
    <w:rsid w:val="00DE35B2"/>
    <w:rsid w:val="00DE5E24"/>
    <w:rsid w:val="00DE65C8"/>
    <w:rsid w:val="00DE7ED6"/>
    <w:rsid w:val="00DF6D9B"/>
    <w:rsid w:val="00E0078E"/>
    <w:rsid w:val="00E01F5C"/>
    <w:rsid w:val="00E02F8D"/>
    <w:rsid w:val="00E03E33"/>
    <w:rsid w:val="00E05204"/>
    <w:rsid w:val="00E07E25"/>
    <w:rsid w:val="00E155CA"/>
    <w:rsid w:val="00E15875"/>
    <w:rsid w:val="00E170D2"/>
    <w:rsid w:val="00E17715"/>
    <w:rsid w:val="00E225EE"/>
    <w:rsid w:val="00E2392A"/>
    <w:rsid w:val="00E23CCC"/>
    <w:rsid w:val="00E24CBF"/>
    <w:rsid w:val="00E2664D"/>
    <w:rsid w:val="00E27E75"/>
    <w:rsid w:val="00E300C3"/>
    <w:rsid w:val="00E308CD"/>
    <w:rsid w:val="00E33498"/>
    <w:rsid w:val="00E34B1E"/>
    <w:rsid w:val="00E373D2"/>
    <w:rsid w:val="00E426CE"/>
    <w:rsid w:val="00E47278"/>
    <w:rsid w:val="00E479EC"/>
    <w:rsid w:val="00E52530"/>
    <w:rsid w:val="00E52EA2"/>
    <w:rsid w:val="00E545DC"/>
    <w:rsid w:val="00E54701"/>
    <w:rsid w:val="00E63135"/>
    <w:rsid w:val="00E6342E"/>
    <w:rsid w:val="00E64CD8"/>
    <w:rsid w:val="00E65B67"/>
    <w:rsid w:val="00E7039F"/>
    <w:rsid w:val="00E70F14"/>
    <w:rsid w:val="00E7581F"/>
    <w:rsid w:val="00E8073A"/>
    <w:rsid w:val="00E85E91"/>
    <w:rsid w:val="00E860A6"/>
    <w:rsid w:val="00E930AF"/>
    <w:rsid w:val="00E93EDC"/>
    <w:rsid w:val="00E94D81"/>
    <w:rsid w:val="00E9558A"/>
    <w:rsid w:val="00EA0C8B"/>
    <w:rsid w:val="00EA2FA6"/>
    <w:rsid w:val="00EA3207"/>
    <w:rsid w:val="00EA7414"/>
    <w:rsid w:val="00EA7ED7"/>
    <w:rsid w:val="00EB030A"/>
    <w:rsid w:val="00EB1BD9"/>
    <w:rsid w:val="00EB2226"/>
    <w:rsid w:val="00EB53A5"/>
    <w:rsid w:val="00EC3125"/>
    <w:rsid w:val="00EC505B"/>
    <w:rsid w:val="00EC6A4A"/>
    <w:rsid w:val="00EC7D0F"/>
    <w:rsid w:val="00ED06B1"/>
    <w:rsid w:val="00ED0BF8"/>
    <w:rsid w:val="00ED265B"/>
    <w:rsid w:val="00ED2EDC"/>
    <w:rsid w:val="00ED3242"/>
    <w:rsid w:val="00ED35AE"/>
    <w:rsid w:val="00ED6AFE"/>
    <w:rsid w:val="00EE1A9F"/>
    <w:rsid w:val="00EE1F88"/>
    <w:rsid w:val="00EE2258"/>
    <w:rsid w:val="00EE6818"/>
    <w:rsid w:val="00EE756E"/>
    <w:rsid w:val="00EE7E0D"/>
    <w:rsid w:val="00EF0433"/>
    <w:rsid w:val="00EF06EE"/>
    <w:rsid w:val="00EF7281"/>
    <w:rsid w:val="00F02418"/>
    <w:rsid w:val="00F06989"/>
    <w:rsid w:val="00F06F27"/>
    <w:rsid w:val="00F12575"/>
    <w:rsid w:val="00F13687"/>
    <w:rsid w:val="00F147EB"/>
    <w:rsid w:val="00F2654D"/>
    <w:rsid w:val="00F277F3"/>
    <w:rsid w:val="00F345F9"/>
    <w:rsid w:val="00F35D01"/>
    <w:rsid w:val="00F403CE"/>
    <w:rsid w:val="00F4112F"/>
    <w:rsid w:val="00F43657"/>
    <w:rsid w:val="00F47C0E"/>
    <w:rsid w:val="00F54903"/>
    <w:rsid w:val="00F55D5D"/>
    <w:rsid w:val="00F617A5"/>
    <w:rsid w:val="00F6635A"/>
    <w:rsid w:val="00F66643"/>
    <w:rsid w:val="00F6666D"/>
    <w:rsid w:val="00F71B18"/>
    <w:rsid w:val="00F71F15"/>
    <w:rsid w:val="00F72584"/>
    <w:rsid w:val="00F73778"/>
    <w:rsid w:val="00F75AAE"/>
    <w:rsid w:val="00F7715D"/>
    <w:rsid w:val="00F779EA"/>
    <w:rsid w:val="00F80088"/>
    <w:rsid w:val="00F80F4E"/>
    <w:rsid w:val="00F8491F"/>
    <w:rsid w:val="00F871C5"/>
    <w:rsid w:val="00F87EA7"/>
    <w:rsid w:val="00F92927"/>
    <w:rsid w:val="00F953D4"/>
    <w:rsid w:val="00F95F85"/>
    <w:rsid w:val="00F96532"/>
    <w:rsid w:val="00F965AD"/>
    <w:rsid w:val="00FA7663"/>
    <w:rsid w:val="00FB0F6B"/>
    <w:rsid w:val="00FB5D6A"/>
    <w:rsid w:val="00FB690C"/>
    <w:rsid w:val="00FC3A46"/>
    <w:rsid w:val="00FC445F"/>
    <w:rsid w:val="00FC4CEC"/>
    <w:rsid w:val="00FC6B33"/>
    <w:rsid w:val="00FD0151"/>
    <w:rsid w:val="00FD0D3A"/>
    <w:rsid w:val="00FD1C9A"/>
    <w:rsid w:val="00FD44EA"/>
    <w:rsid w:val="00FD6F38"/>
    <w:rsid w:val="00FD7C85"/>
    <w:rsid w:val="00FE00D0"/>
    <w:rsid w:val="00FE0467"/>
    <w:rsid w:val="00FE2E7E"/>
    <w:rsid w:val="00FE48B5"/>
    <w:rsid w:val="00FE56C7"/>
    <w:rsid w:val="00FE68EE"/>
    <w:rsid w:val="00FF0E7E"/>
    <w:rsid w:val="00FF29B6"/>
    <w:rsid w:val="00FF2D1E"/>
    <w:rsid w:val="01087571"/>
    <w:rsid w:val="0115051D"/>
    <w:rsid w:val="016D0901"/>
    <w:rsid w:val="016EA199"/>
    <w:rsid w:val="019953BB"/>
    <w:rsid w:val="019CB719"/>
    <w:rsid w:val="01A9B139"/>
    <w:rsid w:val="0260BACA"/>
    <w:rsid w:val="02778547"/>
    <w:rsid w:val="02991501"/>
    <w:rsid w:val="02EB35FA"/>
    <w:rsid w:val="0361D2B0"/>
    <w:rsid w:val="03BD19BC"/>
    <w:rsid w:val="04128139"/>
    <w:rsid w:val="042AB79D"/>
    <w:rsid w:val="0445BB92"/>
    <w:rsid w:val="044F09DE"/>
    <w:rsid w:val="0475FD5A"/>
    <w:rsid w:val="04875CFB"/>
    <w:rsid w:val="04B81015"/>
    <w:rsid w:val="04C099A8"/>
    <w:rsid w:val="04EAD91C"/>
    <w:rsid w:val="04EE94A9"/>
    <w:rsid w:val="05070B2F"/>
    <w:rsid w:val="0529D745"/>
    <w:rsid w:val="05420288"/>
    <w:rsid w:val="056B18A7"/>
    <w:rsid w:val="056F6A59"/>
    <w:rsid w:val="05860C69"/>
    <w:rsid w:val="05C177A3"/>
    <w:rsid w:val="05DE366D"/>
    <w:rsid w:val="06024CFA"/>
    <w:rsid w:val="0607909D"/>
    <w:rsid w:val="066A1810"/>
    <w:rsid w:val="06747F93"/>
    <w:rsid w:val="06EE9360"/>
    <w:rsid w:val="073937C0"/>
    <w:rsid w:val="078137FE"/>
    <w:rsid w:val="07B310AA"/>
    <w:rsid w:val="08067D31"/>
    <w:rsid w:val="082EF2F1"/>
    <w:rsid w:val="08425881"/>
    <w:rsid w:val="085D9910"/>
    <w:rsid w:val="087BA495"/>
    <w:rsid w:val="0880F958"/>
    <w:rsid w:val="08852BB6"/>
    <w:rsid w:val="08B9FC1A"/>
    <w:rsid w:val="08D00FF3"/>
    <w:rsid w:val="08EADFF2"/>
    <w:rsid w:val="08ED1599"/>
    <w:rsid w:val="08FCA8CE"/>
    <w:rsid w:val="09762523"/>
    <w:rsid w:val="09895933"/>
    <w:rsid w:val="0996B26F"/>
    <w:rsid w:val="099EEE96"/>
    <w:rsid w:val="0A7B5BC2"/>
    <w:rsid w:val="0A7FE038"/>
    <w:rsid w:val="0A801309"/>
    <w:rsid w:val="0AA651F5"/>
    <w:rsid w:val="0AACDDBA"/>
    <w:rsid w:val="0AC4A456"/>
    <w:rsid w:val="0B0B0518"/>
    <w:rsid w:val="0B5605FB"/>
    <w:rsid w:val="0B98CC92"/>
    <w:rsid w:val="0BB5B742"/>
    <w:rsid w:val="0BCCE666"/>
    <w:rsid w:val="0BE451BA"/>
    <w:rsid w:val="0CAB92C4"/>
    <w:rsid w:val="0D017C00"/>
    <w:rsid w:val="0D498D11"/>
    <w:rsid w:val="0D5E07B5"/>
    <w:rsid w:val="0D953D22"/>
    <w:rsid w:val="0DE1A6C5"/>
    <w:rsid w:val="0E2135BE"/>
    <w:rsid w:val="0E240D03"/>
    <w:rsid w:val="0E708BD6"/>
    <w:rsid w:val="0F0CDC09"/>
    <w:rsid w:val="0F21B5BA"/>
    <w:rsid w:val="0F6B52DA"/>
    <w:rsid w:val="0F766919"/>
    <w:rsid w:val="0F770091"/>
    <w:rsid w:val="0FC93F55"/>
    <w:rsid w:val="1003B0F6"/>
    <w:rsid w:val="10223E3A"/>
    <w:rsid w:val="107068B8"/>
    <w:rsid w:val="1072FEBF"/>
    <w:rsid w:val="108B792F"/>
    <w:rsid w:val="10FA884C"/>
    <w:rsid w:val="10FE411C"/>
    <w:rsid w:val="1161FC93"/>
    <w:rsid w:val="1170B91A"/>
    <w:rsid w:val="1189D011"/>
    <w:rsid w:val="12274426"/>
    <w:rsid w:val="12B8D605"/>
    <w:rsid w:val="12EAA87E"/>
    <w:rsid w:val="13149771"/>
    <w:rsid w:val="135E6976"/>
    <w:rsid w:val="13979F09"/>
    <w:rsid w:val="13C1F4A8"/>
    <w:rsid w:val="13F9D40D"/>
    <w:rsid w:val="14143866"/>
    <w:rsid w:val="1444876A"/>
    <w:rsid w:val="145AD8C1"/>
    <w:rsid w:val="14A47F38"/>
    <w:rsid w:val="14C2DCBA"/>
    <w:rsid w:val="14EEAD05"/>
    <w:rsid w:val="152509F3"/>
    <w:rsid w:val="154F6F7E"/>
    <w:rsid w:val="15838A1E"/>
    <w:rsid w:val="1587C29B"/>
    <w:rsid w:val="15F07431"/>
    <w:rsid w:val="1649429D"/>
    <w:rsid w:val="164EFABA"/>
    <w:rsid w:val="1664FBE9"/>
    <w:rsid w:val="169572C0"/>
    <w:rsid w:val="16CDB059"/>
    <w:rsid w:val="17384071"/>
    <w:rsid w:val="174379EF"/>
    <w:rsid w:val="179187E0"/>
    <w:rsid w:val="17AC4BE6"/>
    <w:rsid w:val="17E24718"/>
    <w:rsid w:val="17E4D6CE"/>
    <w:rsid w:val="180D2F44"/>
    <w:rsid w:val="181F28D1"/>
    <w:rsid w:val="188C6B8A"/>
    <w:rsid w:val="18BAFF29"/>
    <w:rsid w:val="18C3A044"/>
    <w:rsid w:val="191687BE"/>
    <w:rsid w:val="195A22F2"/>
    <w:rsid w:val="199BA0C9"/>
    <w:rsid w:val="19A8682D"/>
    <w:rsid w:val="19C506A6"/>
    <w:rsid w:val="19DD850B"/>
    <w:rsid w:val="1A0A828D"/>
    <w:rsid w:val="1A1EC1CD"/>
    <w:rsid w:val="1A5D118C"/>
    <w:rsid w:val="1A6AA928"/>
    <w:rsid w:val="1AAF33F4"/>
    <w:rsid w:val="1AD32A83"/>
    <w:rsid w:val="1B5BDCAC"/>
    <w:rsid w:val="1BCB3114"/>
    <w:rsid w:val="1BFFC9C3"/>
    <w:rsid w:val="1C05EC97"/>
    <w:rsid w:val="1C42836A"/>
    <w:rsid w:val="1C6D7D06"/>
    <w:rsid w:val="1C8F44B4"/>
    <w:rsid w:val="1D56C736"/>
    <w:rsid w:val="1D6EA671"/>
    <w:rsid w:val="1D856656"/>
    <w:rsid w:val="1D969F7A"/>
    <w:rsid w:val="1DB120DD"/>
    <w:rsid w:val="1DC133C3"/>
    <w:rsid w:val="1DC2463A"/>
    <w:rsid w:val="1DE2DC3E"/>
    <w:rsid w:val="1E456C32"/>
    <w:rsid w:val="1E74516C"/>
    <w:rsid w:val="1ED86D17"/>
    <w:rsid w:val="1F0BDC54"/>
    <w:rsid w:val="1F646B47"/>
    <w:rsid w:val="1F92B3EB"/>
    <w:rsid w:val="1FA65BC9"/>
    <w:rsid w:val="1FC43A72"/>
    <w:rsid w:val="1FE71940"/>
    <w:rsid w:val="2004FB03"/>
    <w:rsid w:val="204128B0"/>
    <w:rsid w:val="2046E161"/>
    <w:rsid w:val="20789521"/>
    <w:rsid w:val="209F672A"/>
    <w:rsid w:val="20A51837"/>
    <w:rsid w:val="20EB9831"/>
    <w:rsid w:val="214345C4"/>
    <w:rsid w:val="215C9B2A"/>
    <w:rsid w:val="2177C5DC"/>
    <w:rsid w:val="2195BF29"/>
    <w:rsid w:val="21C632C7"/>
    <w:rsid w:val="21D57EBF"/>
    <w:rsid w:val="2211DA45"/>
    <w:rsid w:val="224737FB"/>
    <w:rsid w:val="2293297C"/>
    <w:rsid w:val="22BCD892"/>
    <w:rsid w:val="22D49F2E"/>
    <w:rsid w:val="23158455"/>
    <w:rsid w:val="235A041D"/>
    <w:rsid w:val="24096C12"/>
    <w:rsid w:val="2443A4DE"/>
    <w:rsid w:val="2469E3CA"/>
    <w:rsid w:val="249F8267"/>
    <w:rsid w:val="24B30713"/>
    <w:rsid w:val="24C5719E"/>
    <w:rsid w:val="25B2D0D1"/>
    <w:rsid w:val="25E90472"/>
    <w:rsid w:val="2624395D"/>
    <w:rsid w:val="264E1EAF"/>
    <w:rsid w:val="2667B2C7"/>
    <w:rsid w:val="26AA2FBE"/>
    <w:rsid w:val="26D5CFFA"/>
    <w:rsid w:val="26F4B9D3"/>
    <w:rsid w:val="27AEAE96"/>
    <w:rsid w:val="2833FF7A"/>
    <w:rsid w:val="28483134"/>
    <w:rsid w:val="2894E2D8"/>
    <w:rsid w:val="28AC11FC"/>
    <w:rsid w:val="28B65FE5"/>
    <w:rsid w:val="28D5A04F"/>
    <w:rsid w:val="29139842"/>
    <w:rsid w:val="29236342"/>
    <w:rsid w:val="29B95660"/>
    <w:rsid w:val="29E64CD9"/>
    <w:rsid w:val="2A1397DA"/>
    <w:rsid w:val="2A7B6BA4"/>
    <w:rsid w:val="2AB86C67"/>
    <w:rsid w:val="2AB98647"/>
    <w:rsid w:val="2AEB734D"/>
    <w:rsid w:val="2B06AA00"/>
    <w:rsid w:val="2B51C0C7"/>
    <w:rsid w:val="2BE0386E"/>
    <w:rsid w:val="2C0E0998"/>
    <w:rsid w:val="2C5CAA1B"/>
    <w:rsid w:val="2C7F2A61"/>
    <w:rsid w:val="2C90BAA9"/>
    <w:rsid w:val="2CA3C1AB"/>
    <w:rsid w:val="2CF92E00"/>
    <w:rsid w:val="2D276AA0"/>
    <w:rsid w:val="2D34199C"/>
    <w:rsid w:val="2D6FDBDF"/>
    <w:rsid w:val="2D7794D2"/>
    <w:rsid w:val="2D8E2E40"/>
    <w:rsid w:val="2D91FBF7"/>
    <w:rsid w:val="2DA41671"/>
    <w:rsid w:val="2E0616FE"/>
    <w:rsid w:val="2E1B923A"/>
    <w:rsid w:val="2E24CE06"/>
    <w:rsid w:val="2E5D1B1F"/>
    <w:rsid w:val="2EA2EB34"/>
    <w:rsid w:val="2EBF7C5B"/>
    <w:rsid w:val="2EC3F8C3"/>
    <w:rsid w:val="2F797ADE"/>
    <w:rsid w:val="2FF662A6"/>
    <w:rsid w:val="30970B18"/>
    <w:rsid w:val="311E366F"/>
    <w:rsid w:val="31854677"/>
    <w:rsid w:val="32621F4D"/>
    <w:rsid w:val="32B877B2"/>
    <w:rsid w:val="33288A9A"/>
    <w:rsid w:val="33442684"/>
    <w:rsid w:val="335C1FF1"/>
    <w:rsid w:val="3361B11E"/>
    <w:rsid w:val="33717E31"/>
    <w:rsid w:val="33ABC32F"/>
    <w:rsid w:val="33B4875E"/>
    <w:rsid w:val="33CE6EFD"/>
    <w:rsid w:val="33DEA0CF"/>
    <w:rsid w:val="33E99627"/>
    <w:rsid w:val="344B586A"/>
    <w:rsid w:val="34794837"/>
    <w:rsid w:val="34A958F0"/>
    <w:rsid w:val="34B8A4E8"/>
    <w:rsid w:val="34BA6C89"/>
    <w:rsid w:val="35A80A69"/>
    <w:rsid w:val="35F54003"/>
    <w:rsid w:val="363351A9"/>
    <w:rsid w:val="365BE14E"/>
    <w:rsid w:val="370A4D24"/>
    <w:rsid w:val="374C765F"/>
    <w:rsid w:val="377C4EA1"/>
    <w:rsid w:val="37CFB1C2"/>
    <w:rsid w:val="37F8FDB7"/>
    <w:rsid w:val="3809BEE1"/>
    <w:rsid w:val="38872CAD"/>
    <w:rsid w:val="38905D2E"/>
    <w:rsid w:val="38A98F28"/>
    <w:rsid w:val="38DA5671"/>
    <w:rsid w:val="38F9C86E"/>
    <w:rsid w:val="392C0ADB"/>
    <w:rsid w:val="39785530"/>
    <w:rsid w:val="397FE7CE"/>
    <w:rsid w:val="3A048F25"/>
    <w:rsid w:val="3A064711"/>
    <w:rsid w:val="3A10DA23"/>
    <w:rsid w:val="3A31E104"/>
    <w:rsid w:val="3A9C14BC"/>
    <w:rsid w:val="3A9CC99E"/>
    <w:rsid w:val="3A9DDCAF"/>
    <w:rsid w:val="3AB53EA4"/>
    <w:rsid w:val="3AC411FE"/>
    <w:rsid w:val="3B4028A1"/>
    <w:rsid w:val="3B855261"/>
    <w:rsid w:val="3B87B853"/>
    <w:rsid w:val="3BBA2290"/>
    <w:rsid w:val="3BCD0044"/>
    <w:rsid w:val="3C172CCA"/>
    <w:rsid w:val="3C23C1A2"/>
    <w:rsid w:val="3C4296B5"/>
    <w:rsid w:val="3C4709EB"/>
    <w:rsid w:val="3C560BAC"/>
    <w:rsid w:val="3C5D4716"/>
    <w:rsid w:val="3C696D19"/>
    <w:rsid w:val="3CD562A5"/>
    <w:rsid w:val="3CF703E4"/>
    <w:rsid w:val="3D46D947"/>
    <w:rsid w:val="3D9FC91B"/>
    <w:rsid w:val="3DAACCF8"/>
    <w:rsid w:val="3E3378FD"/>
    <w:rsid w:val="3EF50397"/>
    <w:rsid w:val="3F35DC31"/>
    <w:rsid w:val="3FCF8802"/>
    <w:rsid w:val="3FD9A1D0"/>
    <w:rsid w:val="3FECEC4C"/>
    <w:rsid w:val="401B5479"/>
    <w:rsid w:val="401DED3C"/>
    <w:rsid w:val="405CBE6E"/>
    <w:rsid w:val="40A0E9B3"/>
    <w:rsid w:val="40CFE1F9"/>
    <w:rsid w:val="41C42572"/>
    <w:rsid w:val="41C8BF5A"/>
    <w:rsid w:val="420A4C8A"/>
    <w:rsid w:val="4218104A"/>
    <w:rsid w:val="421B1F54"/>
    <w:rsid w:val="4247BB95"/>
    <w:rsid w:val="425ECDA1"/>
    <w:rsid w:val="4286FA33"/>
    <w:rsid w:val="42BA6B4D"/>
    <w:rsid w:val="42CEFBAA"/>
    <w:rsid w:val="43792BF7"/>
    <w:rsid w:val="4382D56A"/>
    <w:rsid w:val="43EF87C3"/>
    <w:rsid w:val="4406E9B8"/>
    <w:rsid w:val="44305A6A"/>
    <w:rsid w:val="443143DF"/>
    <w:rsid w:val="4438A485"/>
    <w:rsid w:val="448826C6"/>
    <w:rsid w:val="44966D40"/>
    <w:rsid w:val="449DE69B"/>
    <w:rsid w:val="44BE6E1B"/>
    <w:rsid w:val="450A6BE4"/>
    <w:rsid w:val="4545FE19"/>
    <w:rsid w:val="45507B55"/>
    <w:rsid w:val="45D8D59C"/>
    <w:rsid w:val="45E03D2F"/>
    <w:rsid w:val="4685BAE7"/>
    <w:rsid w:val="4685D2F5"/>
    <w:rsid w:val="46922CF2"/>
    <w:rsid w:val="46BBAF7A"/>
    <w:rsid w:val="46D8382D"/>
    <w:rsid w:val="471B7447"/>
    <w:rsid w:val="47568572"/>
    <w:rsid w:val="4783FEA8"/>
    <w:rsid w:val="47870FC4"/>
    <w:rsid w:val="4796BCC1"/>
    <w:rsid w:val="47C3C905"/>
    <w:rsid w:val="48070225"/>
    <w:rsid w:val="483976AE"/>
    <w:rsid w:val="48A164C8"/>
    <w:rsid w:val="48D604BD"/>
    <w:rsid w:val="4913C159"/>
    <w:rsid w:val="4946C22C"/>
    <w:rsid w:val="4A77C05E"/>
    <w:rsid w:val="4AC90A02"/>
    <w:rsid w:val="4AF77FB0"/>
    <w:rsid w:val="4B78CA67"/>
    <w:rsid w:val="4B8FC434"/>
    <w:rsid w:val="4BB5F9B1"/>
    <w:rsid w:val="4BDF3566"/>
    <w:rsid w:val="4BEF7AE2"/>
    <w:rsid w:val="4C0F6AEC"/>
    <w:rsid w:val="4C7FF685"/>
    <w:rsid w:val="4CE3732F"/>
    <w:rsid w:val="4D003075"/>
    <w:rsid w:val="4D38B05F"/>
    <w:rsid w:val="4D3C8310"/>
    <w:rsid w:val="4D5751A3"/>
    <w:rsid w:val="4D5F1616"/>
    <w:rsid w:val="4D63A6BB"/>
    <w:rsid w:val="4DAF23B7"/>
    <w:rsid w:val="4DB72E55"/>
    <w:rsid w:val="4DD5D3D8"/>
    <w:rsid w:val="4DDAB073"/>
    <w:rsid w:val="4E0988D6"/>
    <w:rsid w:val="4E1A6525"/>
    <w:rsid w:val="4E2EC2FE"/>
    <w:rsid w:val="4E54FBF0"/>
    <w:rsid w:val="4E5D95AC"/>
    <w:rsid w:val="4EDCCD5E"/>
    <w:rsid w:val="4F2AD9F9"/>
    <w:rsid w:val="4F332694"/>
    <w:rsid w:val="4F4C7FF1"/>
    <w:rsid w:val="4F4FC508"/>
    <w:rsid w:val="4F761665"/>
    <w:rsid w:val="4F7FBBB4"/>
    <w:rsid w:val="4F9AF49A"/>
    <w:rsid w:val="4FD3F06F"/>
    <w:rsid w:val="5059C852"/>
    <w:rsid w:val="506AE01E"/>
    <w:rsid w:val="507FC590"/>
    <w:rsid w:val="50871617"/>
    <w:rsid w:val="509B88A0"/>
    <w:rsid w:val="50A03AED"/>
    <w:rsid w:val="50C2ADC1"/>
    <w:rsid w:val="50D27185"/>
    <w:rsid w:val="50E411FE"/>
    <w:rsid w:val="51243F17"/>
    <w:rsid w:val="521432C1"/>
    <w:rsid w:val="52260E99"/>
    <w:rsid w:val="5280755E"/>
    <w:rsid w:val="529AB5F7"/>
    <w:rsid w:val="52A23ED6"/>
    <w:rsid w:val="52CB90E5"/>
    <w:rsid w:val="538BCC1C"/>
    <w:rsid w:val="53B089F1"/>
    <w:rsid w:val="53B21D88"/>
    <w:rsid w:val="540C72A6"/>
    <w:rsid w:val="543321C1"/>
    <w:rsid w:val="54477B4E"/>
    <w:rsid w:val="5493FA21"/>
    <w:rsid w:val="54A833ED"/>
    <w:rsid w:val="54E1564D"/>
    <w:rsid w:val="55351D27"/>
    <w:rsid w:val="5577E907"/>
    <w:rsid w:val="55B2867A"/>
    <w:rsid w:val="55BB4B2F"/>
    <w:rsid w:val="55D9C280"/>
    <w:rsid w:val="562B6B57"/>
    <w:rsid w:val="564C4E69"/>
    <w:rsid w:val="56779803"/>
    <w:rsid w:val="569F70AE"/>
    <w:rsid w:val="56D6EFDC"/>
    <w:rsid w:val="56D93B3C"/>
    <w:rsid w:val="57BB8E01"/>
    <w:rsid w:val="57BC3551"/>
    <w:rsid w:val="57C0187B"/>
    <w:rsid w:val="57DBEDA6"/>
    <w:rsid w:val="5810552D"/>
    <w:rsid w:val="581731A2"/>
    <w:rsid w:val="581EA57B"/>
    <w:rsid w:val="582A0AA8"/>
    <w:rsid w:val="585D1230"/>
    <w:rsid w:val="586DFAE0"/>
    <w:rsid w:val="58F368CA"/>
    <w:rsid w:val="59005A41"/>
    <w:rsid w:val="59270CE1"/>
    <w:rsid w:val="5932B30D"/>
    <w:rsid w:val="595BB706"/>
    <w:rsid w:val="596A9FB4"/>
    <w:rsid w:val="59876FDF"/>
    <w:rsid w:val="59B87491"/>
    <w:rsid w:val="59DB10B6"/>
    <w:rsid w:val="59FF0729"/>
    <w:rsid w:val="5A163D4C"/>
    <w:rsid w:val="5A3771AF"/>
    <w:rsid w:val="5A833516"/>
    <w:rsid w:val="5A95C71A"/>
    <w:rsid w:val="5ACE64A8"/>
    <w:rsid w:val="5B0A98F2"/>
    <w:rsid w:val="5B23B481"/>
    <w:rsid w:val="5B38D135"/>
    <w:rsid w:val="5B3D4E4A"/>
    <w:rsid w:val="5BABF496"/>
    <w:rsid w:val="5BF0A782"/>
    <w:rsid w:val="5BFFBB70"/>
    <w:rsid w:val="5C45AA05"/>
    <w:rsid w:val="5C6506A8"/>
    <w:rsid w:val="5C9D8C7A"/>
    <w:rsid w:val="5D1182CE"/>
    <w:rsid w:val="5D34C3B8"/>
    <w:rsid w:val="5D601BF6"/>
    <w:rsid w:val="5DD69CFC"/>
    <w:rsid w:val="5E222D44"/>
    <w:rsid w:val="5E381FCE"/>
    <w:rsid w:val="5E579B31"/>
    <w:rsid w:val="5F04E7A9"/>
    <w:rsid w:val="5F1DE043"/>
    <w:rsid w:val="5F31C813"/>
    <w:rsid w:val="5F3345F1"/>
    <w:rsid w:val="5F46FEF9"/>
    <w:rsid w:val="5F694076"/>
    <w:rsid w:val="5F80D56E"/>
    <w:rsid w:val="5F954C46"/>
    <w:rsid w:val="60D7D199"/>
    <w:rsid w:val="60DAF31B"/>
    <w:rsid w:val="612959E0"/>
    <w:rsid w:val="6155A684"/>
    <w:rsid w:val="61C6580E"/>
    <w:rsid w:val="623EBDA0"/>
    <w:rsid w:val="6283DC3F"/>
    <w:rsid w:val="6298D2AA"/>
    <w:rsid w:val="635EFA42"/>
    <w:rsid w:val="6369F030"/>
    <w:rsid w:val="63AE0437"/>
    <w:rsid w:val="63B9E953"/>
    <w:rsid w:val="63BCD984"/>
    <w:rsid w:val="643F4383"/>
    <w:rsid w:val="64524F81"/>
    <w:rsid w:val="645A0A36"/>
    <w:rsid w:val="647D3DD3"/>
    <w:rsid w:val="6495CFF1"/>
    <w:rsid w:val="650B61E5"/>
    <w:rsid w:val="6529DF8F"/>
    <w:rsid w:val="656DB321"/>
    <w:rsid w:val="656DFCE1"/>
    <w:rsid w:val="65784C7A"/>
    <w:rsid w:val="6596D1AC"/>
    <w:rsid w:val="659AC499"/>
    <w:rsid w:val="65D9103A"/>
    <w:rsid w:val="666D4503"/>
    <w:rsid w:val="66E311C5"/>
    <w:rsid w:val="67946A11"/>
    <w:rsid w:val="67CD7195"/>
    <w:rsid w:val="67DFDA7A"/>
    <w:rsid w:val="68756109"/>
    <w:rsid w:val="688D92EC"/>
    <w:rsid w:val="68981420"/>
    <w:rsid w:val="68C5EE6B"/>
    <w:rsid w:val="68F17621"/>
    <w:rsid w:val="68FA636C"/>
    <w:rsid w:val="695226AE"/>
    <w:rsid w:val="699932F3"/>
    <w:rsid w:val="69A570B5"/>
    <w:rsid w:val="69C30A5B"/>
    <w:rsid w:val="69CF6AB6"/>
    <w:rsid w:val="69EBD8D7"/>
    <w:rsid w:val="69F84E5E"/>
    <w:rsid w:val="6A0E6C10"/>
    <w:rsid w:val="6A13CA2D"/>
    <w:rsid w:val="6A2A4E34"/>
    <w:rsid w:val="6A431028"/>
    <w:rsid w:val="6A62C44A"/>
    <w:rsid w:val="6AA6D386"/>
    <w:rsid w:val="6AA89B79"/>
    <w:rsid w:val="6AC123B8"/>
    <w:rsid w:val="6B31F0F9"/>
    <w:rsid w:val="6B3979C3"/>
    <w:rsid w:val="6B66D967"/>
    <w:rsid w:val="6B6AEBE9"/>
    <w:rsid w:val="6B9A63A8"/>
    <w:rsid w:val="6B9E40F1"/>
    <w:rsid w:val="6C104B1B"/>
    <w:rsid w:val="6C193CD2"/>
    <w:rsid w:val="6C500C73"/>
    <w:rsid w:val="6C5E2BAF"/>
    <w:rsid w:val="6CAC94BB"/>
    <w:rsid w:val="6D08FA28"/>
    <w:rsid w:val="6D0A99D3"/>
    <w:rsid w:val="6DA7C9D7"/>
    <w:rsid w:val="6DB1DBD2"/>
    <w:rsid w:val="6DD7E075"/>
    <w:rsid w:val="6E463259"/>
    <w:rsid w:val="6E69F748"/>
    <w:rsid w:val="6E6BF893"/>
    <w:rsid w:val="6E7494AA"/>
    <w:rsid w:val="6EA27732"/>
    <w:rsid w:val="6EB135DB"/>
    <w:rsid w:val="6EBD48D9"/>
    <w:rsid w:val="6EE6636F"/>
    <w:rsid w:val="6EEA3233"/>
    <w:rsid w:val="6FCEB706"/>
    <w:rsid w:val="701BFAAE"/>
    <w:rsid w:val="701C9226"/>
    <w:rsid w:val="7065C97A"/>
    <w:rsid w:val="7067D1E0"/>
    <w:rsid w:val="70E87B7C"/>
    <w:rsid w:val="7126ECF4"/>
    <w:rsid w:val="7191F0CA"/>
    <w:rsid w:val="719C711C"/>
    <w:rsid w:val="71B38771"/>
    <w:rsid w:val="720B6D1F"/>
    <w:rsid w:val="727C69EA"/>
    <w:rsid w:val="72E21E26"/>
    <w:rsid w:val="72EEBE89"/>
    <w:rsid w:val="730BB49D"/>
    <w:rsid w:val="731A26E9"/>
    <w:rsid w:val="73ABE387"/>
    <w:rsid w:val="73BEC804"/>
    <w:rsid w:val="7401CE71"/>
    <w:rsid w:val="7413280A"/>
    <w:rsid w:val="74280FE3"/>
    <w:rsid w:val="74397215"/>
    <w:rsid w:val="7462A575"/>
    <w:rsid w:val="74852B79"/>
    <w:rsid w:val="7485C98D"/>
    <w:rsid w:val="74F87A2B"/>
    <w:rsid w:val="75184CBD"/>
    <w:rsid w:val="75210153"/>
    <w:rsid w:val="7579F708"/>
    <w:rsid w:val="75CBAE1F"/>
    <w:rsid w:val="75CDCE1A"/>
    <w:rsid w:val="75DCA2FF"/>
    <w:rsid w:val="75F1F6FD"/>
    <w:rsid w:val="7620D0A0"/>
    <w:rsid w:val="7640B698"/>
    <w:rsid w:val="76454924"/>
    <w:rsid w:val="766A9165"/>
    <w:rsid w:val="76C813C5"/>
    <w:rsid w:val="76DCB333"/>
    <w:rsid w:val="7708A51C"/>
    <w:rsid w:val="7715F459"/>
    <w:rsid w:val="77BA736C"/>
    <w:rsid w:val="77FE4F76"/>
    <w:rsid w:val="784A7301"/>
    <w:rsid w:val="78571DF4"/>
    <w:rsid w:val="786EB9D9"/>
    <w:rsid w:val="7886C788"/>
    <w:rsid w:val="78D8A42B"/>
    <w:rsid w:val="78E23858"/>
    <w:rsid w:val="7902F834"/>
    <w:rsid w:val="79073544"/>
    <w:rsid w:val="7946E392"/>
    <w:rsid w:val="79793DC0"/>
    <w:rsid w:val="799DCCF8"/>
    <w:rsid w:val="79C4D62D"/>
    <w:rsid w:val="79F8D48F"/>
    <w:rsid w:val="7A33B4F5"/>
    <w:rsid w:val="7A60172E"/>
    <w:rsid w:val="7B19E937"/>
    <w:rsid w:val="7BB88903"/>
    <w:rsid w:val="7C42C908"/>
    <w:rsid w:val="7C553AE1"/>
    <w:rsid w:val="7CA8E746"/>
    <w:rsid w:val="7CBD417C"/>
    <w:rsid w:val="7CCDC35A"/>
    <w:rsid w:val="7CEECFFF"/>
    <w:rsid w:val="7D2A50D3"/>
    <w:rsid w:val="7D3AFE36"/>
    <w:rsid w:val="7D69636A"/>
    <w:rsid w:val="7D744D04"/>
    <w:rsid w:val="7E2AB395"/>
    <w:rsid w:val="7E4776D8"/>
    <w:rsid w:val="7E4ACC5E"/>
    <w:rsid w:val="7E616C1C"/>
    <w:rsid w:val="7E6866F6"/>
    <w:rsid w:val="7EB02B04"/>
    <w:rsid w:val="7EB47388"/>
    <w:rsid w:val="7EC6B4A9"/>
    <w:rsid w:val="7F19C81A"/>
    <w:rsid w:val="7F331370"/>
    <w:rsid w:val="7F5AFAF9"/>
    <w:rsid w:val="7F7DE3EF"/>
    <w:rsid w:val="7F8521E9"/>
    <w:rsid w:val="7FC32E70"/>
    <w:rsid w:val="7FC36E4D"/>
    <w:rsid w:val="7FFCBD07"/>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A6BE4"/>
  <w15:chartTrackingRefBased/>
  <w15:docId w15:val="{CD9D0B4B-92C9-4CEA-9B78-60B7C5859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3">
    <w:name w:val="heading 3"/>
    <w:basedOn w:val="Normal"/>
    <w:link w:val="Heading3Char"/>
    <w:uiPriority w:val="9"/>
    <w:qFormat/>
    <w:rsid w:val="009D25D3"/>
    <w:pPr>
      <w:spacing w:before="100" w:beforeAutospacing="1" w:after="100" w:afterAutospacing="1" w:line="240" w:lineRule="auto"/>
      <w:outlineLvl w:val="2"/>
    </w:pPr>
    <w:rPr>
      <w:rFonts w:ascii="Times New Roman" w:hAnsi="Times New Roman" w:eastAsia="Times New Roman" w:cs="Times New Roman"/>
      <w:b/>
      <w:bCs/>
      <w:sz w:val="27"/>
      <w:szCs w:val="27"/>
      <w:lang w:val="en-GB" w:eastAsia="en-GB" w:bidi="hi-IN"/>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3Char" w:customStyle="1">
    <w:name w:val="Heading 3 Char"/>
    <w:basedOn w:val="DefaultParagraphFont"/>
    <w:link w:val="Heading3"/>
    <w:uiPriority w:val="9"/>
    <w:rsid w:val="009D25D3"/>
    <w:rPr>
      <w:rFonts w:ascii="Times New Roman" w:hAnsi="Times New Roman" w:eastAsia="Times New Roman" w:cs="Times New Roman"/>
      <w:b/>
      <w:bCs/>
      <w:sz w:val="27"/>
      <w:szCs w:val="27"/>
      <w:lang w:val="en-GB" w:eastAsia="en-GB" w:bidi="hi-IN"/>
    </w:rPr>
  </w:style>
  <w:style w:type="paragraph" w:styleId="NormalWeb">
    <w:name w:val="Normal (Web)"/>
    <w:basedOn w:val="Normal"/>
    <w:uiPriority w:val="99"/>
    <w:semiHidden/>
    <w:unhideWhenUsed/>
    <w:rsid w:val="009D25D3"/>
    <w:pPr>
      <w:spacing w:before="100" w:beforeAutospacing="1" w:after="100" w:afterAutospacing="1" w:line="240" w:lineRule="auto"/>
    </w:pPr>
    <w:rPr>
      <w:rFonts w:ascii="Times New Roman" w:hAnsi="Times New Roman" w:eastAsia="Times New Roman" w:cs="Times New Roman"/>
      <w:sz w:val="24"/>
      <w:szCs w:val="24"/>
      <w:lang w:val="en-GB" w:eastAsia="en-GB" w:bidi="hi-IN"/>
    </w:rPr>
  </w:style>
  <w:style w:type="character" w:styleId="Strong">
    <w:name w:val="Strong"/>
    <w:basedOn w:val="DefaultParagraphFont"/>
    <w:uiPriority w:val="22"/>
    <w:qFormat/>
    <w:rsid w:val="009D25D3"/>
    <w:rPr>
      <w:b/>
      <w:bCs/>
    </w:rPr>
  </w:style>
  <w:style w:type="paragraph" w:styleId="ListParagraph">
    <w:name w:val="List Paragraph"/>
    <w:basedOn w:val="Normal"/>
    <w:uiPriority w:val="34"/>
    <w:qFormat/>
    <w:rsid w:val="00361D0B"/>
    <w:pPr>
      <w:ind w:left="720"/>
      <w:contextualSpacing/>
    </w:pPr>
  </w:style>
  <w:style w:type="character" w:styleId="Hyperlink">
    <w:name w:val="Hyperlink"/>
    <w:basedOn w:val="DefaultParagraphFont"/>
    <w:uiPriority w:val="99"/>
    <w:unhideWhenUsed/>
    <w:rsid w:val="00C40EBC"/>
    <w:rPr>
      <w:color w:val="0563C1" w:themeColor="hyperlink"/>
      <w:u w:val="single"/>
    </w:rPr>
  </w:style>
  <w:style w:type="character" w:styleId="UnresolvedMention">
    <w:name w:val="Unresolved Mention"/>
    <w:basedOn w:val="DefaultParagraphFont"/>
    <w:uiPriority w:val="99"/>
    <w:semiHidden/>
    <w:unhideWhenUsed/>
    <w:rsid w:val="008D1307"/>
    <w:rPr>
      <w:color w:val="605E5C"/>
      <w:shd w:val="clear" w:color="auto" w:fill="E1DFDD"/>
    </w:rPr>
  </w:style>
  <w:style w:type="paragraph" w:styleId="Default" w:customStyle="1">
    <w:name w:val="Default"/>
    <w:rsid w:val="0025548C"/>
    <w:pPr>
      <w:autoSpaceDE w:val="0"/>
      <w:autoSpaceDN w:val="0"/>
      <w:adjustRightInd w:val="0"/>
      <w:spacing w:after="0" w:line="240" w:lineRule="auto"/>
    </w:pPr>
    <w:rPr>
      <w:rFonts w:ascii="Verdana" w:hAnsi="Verdana" w:cs="Verdana"/>
      <w:color w:val="000000"/>
      <w:sz w:val="24"/>
      <w:szCs w:val="24"/>
      <w:lang w:val="en-GB" w:bidi="hi-IN"/>
    </w:rPr>
  </w:style>
  <w:style w:type="paragraph" w:styleId="Bibliography">
    <w:name w:val="Bibliography"/>
    <w:basedOn w:val="Normal"/>
    <w:next w:val="Normal"/>
    <w:uiPriority w:val="37"/>
    <w:semiHidden/>
    <w:unhideWhenUsed/>
    <w:rsid w:val="006F2C74"/>
  </w:style>
  <w:style w:type="paragraph" w:styleId="Caption">
    <w:name w:val="caption"/>
    <w:basedOn w:val="Normal"/>
    <w:next w:val="Normal"/>
    <w:uiPriority w:val="35"/>
    <w:unhideWhenUsed/>
    <w:qFormat/>
    <w:rsid w:val="00051D10"/>
    <w:pPr>
      <w:spacing w:after="200" w:line="240" w:lineRule="auto"/>
    </w:pPr>
    <w:rPr>
      <w:i/>
      <w:iCs/>
      <w:color w:val="44546A" w:themeColor="text2"/>
      <w:sz w:val="18"/>
      <w:szCs w:val="18"/>
    </w:rPr>
  </w:style>
  <w:style w:type="paragraph" w:styleId="Revision">
    <w:name w:val="Revision"/>
    <w:hidden/>
    <w:uiPriority w:val="99"/>
    <w:semiHidden/>
    <w:rsid w:val="003718C8"/>
    <w:pPr>
      <w:spacing w:after="0" w:line="240" w:lineRule="auto"/>
    </w:pPr>
  </w:style>
  <w:style w:type="character" w:styleId="CommentReference">
    <w:name w:val="annotation reference"/>
    <w:basedOn w:val="DefaultParagraphFont"/>
    <w:uiPriority w:val="99"/>
    <w:semiHidden/>
    <w:unhideWhenUsed/>
    <w:rsid w:val="00764053"/>
    <w:rPr>
      <w:sz w:val="16"/>
      <w:szCs w:val="16"/>
    </w:rPr>
  </w:style>
  <w:style w:type="paragraph" w:styleId="CommentText">
    <w:name w:val="annotation text"/>
    <w:basedOn w:val="Normal"/>
    <w:link w:val="CommentTextChar"/>
    <w:uiPriority w:val="99"/>
    <w:unhideWhenUsed/>
    <w:rsid w:val="00764053"/>
    <w:pPr>
      <w:spacing w:line="240" w:lineRule="auto"/>
    </w:pPr>
    <w:rPr>
      <w:sz w:val="20"/>
      <w:szCs w:val="20"/>
    </w:rPr>
  </w:style>
  <w:style w:type="character" w:styleId="CommentTextChar" w:customStyle="1">
    <w:name w:val="Comment Text Char"/>
    <w:basedOn w:val="DefaultParagraphFont"/>
    <w:link w:val="CommentText"/>
    <w:uiPriority w:val="99"/>
    <w:rsid w:val="00764053"/>
    <w:rPr>
      <w:sz w:val="20"/>
      <w:szCs w:val="20"/>
    </w:rPr>
  </w:style>
  <w:style w:type="paragraph" w:styleId="CommentSubject">
    <w:name w:val="annotation subject"/>
    <w:basedOn w:val="CommentText"/>
    <w:next w:val="CommentText"/>
    <w:link w:val="CommentSubjectChar"/>
    <w:uiPriority w:val="99"/>
    <w:semiHidden/>
    <w:unhideWhenUsed/>
    <w:rsid w:val="00764053"/>
    <w:rPr>
      <w:b/>
      <w:bCs/>
    </w:rPr>
  </w:style>
  <w:style w:type="character" w:styleId="CommentSubjectChar" w:customStyle="1">
    <w:name w:val="Comment Subject Char"/>
    <w:basedOn w:val="CommentTextChar"/>
    <w:link w:val="CommentSubject"/>
    <w:uiPriority w:val="99"/>
    <w:semiHidden/>
    <w:rsid w:val="00764053"/>
    <w:rPr>
      <w:b/>
      <w:bCs/>
      <w:sz w:val="20"/>
      <w:szCs w:val="20"/>
    </w:rPr>
  </w:style>
  <w:style w:type="character" w:styleId="Mention">
    <w:name w:val="Mention"/>
    <w:basedOn w:val="DefaultParagraphFont"/>
    <w:uiPriority w:val="99"/>
    <w:unhideWhenUsed/>
    <w:rsid w:val="00764053"/>
    <w:rPr>
      <w:color w:val="2B579A"/>
      <w:shd w:val="clear" w:color="auto" w:fill="E1DFDD"/>
    </w:rPr>
  </w:style>
  <w:style w:type="paragraph" w:styleId="Title">
    <w:name w:val="Title"/>
    <w:basedOn w:val="Normal"/>
    <w:next w:val="Normal"/>
    <w:link w:val="TitleChar"/>
    <w:uiPriority w:val="10"/>
    <w:qFormat/>
    <w:rsid w:val="00B242DC"/>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B242DC"/>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947A22"/>
    <w:pPr>
      <w:numPr>
        <w:ilvl w:val="1"/>
      </w:numPr>
    </w:pPr>
    <w:rPr>
      <w:rFonts w:eastAsiaTheme="minorEastAsia"/>
      <w:color w:val="5A5A5A" w:themeColor="text1" w:themeTint="A5"/>
      <w:spacing w:val="15"/>
    </w:rPr>
  </w:style>
  <w:style w:type="character" w:styleId="SubtitleChar" w:customStyle="1">
    <w:name w:val="Subtitle Char"/>
    <w:basedOn w:val="DefaultParagraphFont"/>
    <w:link w:val="Subtitle"/>
    <w:uiPriority w:val="11"/>
    <w:rsid w:val="00947A22"/>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4784082">
      <w:bodyDiv w:val="1"/>
      <w:marLeft w:val="0"/>
      <w:marRight w:val="0"/>
      <w:marTop w:val="0"/>
      <w:marBottom w:val="0"/>
      <w:divBdr>
        <w:top w:val="none" w:sz="0" w:space="0" w:color="auto"/>
        <w:left w:val="none" w:sz="0" w:space="0" w:color="auto"/>
        <w:bottom w:val="none" w:sz="0" w:space="0" w:color="auto"/>
        <w:right w:val="none" w:sz="0" w:space="0" w:color="auto"/>
      </w:divBdr>
    </w:div>
    <w:div w:id="1606844180">
      <w:bodyDiv w:val="1"/>
      <w:marLeft w:val="0"/>
      <w:marRight w:val="0"/>
      <w:marTop w:val="0"/>
      <w:marBottom w:val="0"/>
      <w:divBdr>
        <w:top w:val="none" w:sz="0" w:space="0" w:color="auto"/>
        <w:left w:val="none" w:sz="0" w:space="0" w:color="auto"/>
        <w:bottom w:val="none" w:sz="0" w:space="0" w:color="auto"/>
        <w:right w:val="none" w:sz="0" w:space="0" w:color="auto"/>
      </w:divBdr>
    </w:div>
    <w:div w:id="1720742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microsoft.com/office/2019/05/relationships/documenttasks" Target="documenttasks/documenttasks1.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theme" Target="theme/theme1.xml"/></Relationships>
</file>

<file path=word/documenttasks/documenttasks1.xml><?xml version="1.0" encoding="utf-8"?>
<t:Tasks xmlns:t="http://schemas.microsoft.com/office/tasks/2019/documenttasks" xmlns:oel="http://schemas.microsoft.com/office/2019/extlst">
  <t:Task id="{808F64B5-4B33-49FB-9B7A-D3B4332C9382}">
    <t:Anchor>
      <t:Comment id="1917115968"/>
    </t:Anchor>
    <t:History>
      <t:Event id="{A2E1D988-DB1B-4F84-A33A-9A54E58D2482}" time="2024-01-11T08:18:57.213Z">
        <t:Attribution userId="S::sabrina.sabrinaramadwiriani@wur.nl::1773e106-2ea0-469c-bf35-b7373f66f269" userProvider="AD" userName="Sabrina Ramadwiriani, Sabrina"/>
        <t:Anchor>
          <t:Comment id="1917115968"/>
        </t:Anchor>
        <t:Create/>
      </t:Event>
      <t:Event id="{FD2C354A-6122-4FE9-A134-E574B1E3A4A8}" time="2024-01-11T08:18:57.213Z">
        <t:Attribution userId="S::sabrina.sabrinaramadwiriani@wur.nl::1773e106-2ea0-469c-bf35-b7373f66f269" userProvider="AD" userName="Sabrina Ramadwiriani, Sabrina"/>
        <t:Anchor>
          <t:Comment id="1917115968"/>
        </t:Anchor>
        <t:Assign userId="S::qin.xu@wur.nl::5001d1a8-3b8b-4862-9cc6-29736b953536" userProvider="AD" userName="Xu, Qin"/>
      </t:Event>
      <t:Event id="{EA6A538B-1A2E-4BD1-9D88-EC18983201BD}" time="2024-01-11T08:18:57.213Z">
        <t:Attribution userId="S::sabrina.sabrinaramadwiriani@wur.nl::1773e106-2ea0-469c-bf35-b7373f66f269" userProvider="AD" userName="Sabrina Ramadwiriani, Sabrina"/>
        <t:Anchor>
          <t:Comment id="1917115968"/>
        </t:Anchor>
        <t:SetTitle title="@Xu, Qin Olive don’t forget to put your student number "/>
      </t:Event>
      <t:Event id="{61915FDD-6791-4F72-A5D5-930C3EEFDEF9}" time="2024-01-11T11:53:33.181Z">
        <t:Attribution userId="S::qin.xu@wur.nl::5001d1a8-3b8b-4862-9cc6-29736b953536" userProvider="AD" userName="Xu, Qin"/>
        <t:Progress percentComplete="100"/>
      </t:Event>
    </t:History>
  </t:Task>
  <t:Task id="{AB768EF2-6C86-4B80-A6F3-471BBF6F8916}">
    <t:Anchor>
      <t:Comment id="1184364197"/>
    </t:Anchor>
    <t:History>
      <t:Event id="{F9DEB110-CF6F-4B5E-A326-98DEDE32A73E}" time="2024-01-11T08:18:57.213Z">
        <t:Attribution userId="S::sabrina.sabrinaramadwiriani@wur.nl::1773e106-2ea0-469c-bf35-b7373f66f269" userProvider="AD" userName="Sabrina Ramadwiriani, Sabrina"/>
        <t:Anchor>
          <t:Comment id="1184364197"/>
        </t:Anchor>
        <t:Create/>
      </t:Event>
      <t:Event id="{BFDD2146-8EF2-43F6-87EA-147B8223FD62}" time="2024-01-11T08:18:57.213Z">
        <t:Attribution userId="S::sabrina.sabrinaramadwiriani@wur.nl::1773e106-2ea0-469c-bf35-b7373f66f269" userProvider="AD" userName="Sabrina Ramadwiriani, Sabrina"/>
        <t:Anchor>
          <t:Comment id="1184364197"/>
        </t:Anchor>
        <t:Assign userId="S::qin.xu@wur.nl::5001d1a8-3b8b-4862-9cc6-29736b953536" userProvider="AD" userName="Xu, Qin"/>
      </t:Event>
      <t:Event id="{F23EE614-85DC-46EB-9997-F0BA6A6190F5}" time="2024-01-11T08:18:57.213Z">
        <t:Attribution userId="S::sabrina.sabrinaramadwiriani@wur.nl::1773e106-2ea0-469c-bf35-b7373f66f269" userProvider="AD" userName="Sabrina Ramadwiriani, Sabrina"/>
        <t:Anchor>
          <t:Comment id="1184364197"/>
        </t:Anchor>
        <t:SetTitle title="@Xu, Qin Olive don’t forget to put your student number "/>
      </t:Event>
      <t:Event id="{2B38A07E-4D6A-406A-A28E-B1070E587303}" time="2024-01-11T11:53:33.181Z">
        <t:Attribution userId="S::qin.xu@wur.nl::5001d1a8-3b8b-4862-9cc6-29736b953536" userProvider="AD" userName="Xu, Qin"/>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9670e266-f5e3-420c-80dc-b28079be7152" xsi:nil="true"/>
    <lcf76f155ced4ddcb4097134ff3c332f xmlns="a1ebc23e-da09-4c77-8250-017bc71094ad">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39EDFCD9EBD30429C51EBD6F8515275" ma:contentTypeVersion="12" ma:contentTypeDescription="Een nieuw document maken." ma:contentTypeScope="" ma:versionID="9b50fd468dacb567d883e894f266e07b">
  <xsd:schema xmlns:xsd="http://www.w3.org/2001/XMLSchema" xmlns:xs="http://www.w3.org/2001/XMLSchema" xmlns:p="http://schemas.microsoft.com/office/2006/metadata/properties" xmlns:ns2="a1ebc23e-da09-4c77-8250-017bc71094ad" xmlns:ns3="9670e266-f5e3-420c-80dc-b28079be7152" targetNamespace="http://schemas.microsoft.com/office/2006/metadata/properties" ma:root="true" ma:fieldsID="e3811b58fdf1884afaa8c8f05ea9735d" ns2:_="" ns3:_="">
    <xsd:import namespace="a1ebc23e-da09-4c77-8250-017bc71094ad"/>
    <xsd:import namespace="9670e266-f5e3-420c-80dc-b28079be7152"/>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ebc23e-da09-4c77-8250-017bc71094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lcf76f155ced4ddcb4097134ff3c332f" ma:index="16" nillable="true" ma:taxonomy="true" ma:internalName="lcf76f155ced4ddcb4097134ff3c332f" ma:taxonomyFieldName="MediaServiceImageTags" ma:displayName="Afbeelding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element name="MediaServiceOCR" ma:index="18" nillable="true" ma:displayName="Extracted Text" ma:internalName="MediaServiceOCR" ma:readOnly="true">
      <xsd:simpleType>
        <xsd:restriction base="dms:Note">
          <xsd:maxLength value="255"/>
        </xsd:restriction>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670e266-f5e3-420c-80dc-b28079be7152" elementFormDefault="qualified">
    <xsd:import namespace="http://schemas.microsoft.com/office/2006/documentManagement/types"/>
    <xsd:import namespace="http://schemas.microsoft.com/office/infopath/2007/PartnerControls"/>
    <xsd:element name="TaxCatchAll" ma:index="17" nillable="true" ma:displayName="Taxonomy Catch All Column" ma:hidden="true" ma:list="{fc0c68c6-9120-4316-b28d-ba000cdb2c78}" ma:internalName="TaxCatchAll" ma:showField="CatchAllData" ma:web="9670e266-f5e3-420c-80dc-b28079be715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09AFB26-EE39-4D30-9C38-74C408D3BF74}">
  <ds:schemaRefs>
    <ds:schemaRef ds:uri="http://schemas.microsoft.com/sharepoint/v3/contenttype/forms"/>
  </ds:schemaRefs>
</ds:datastoreItem>
</file>

<file path=customXml/itemProps2.xml><?xml version="1.0" encoding="utf-8"?>
<ds:datastoreItem xmlns:ds="http://schemas.openxmlformats.org/officeDocument/2006/customXml" ds:itemID="{B7183E36-A1EF-4F4F-91B4-2661E9D32DB8}">
  <ds:schemaRefs>
    <ds:schemaRef ds:uri="http://schemas.microsoft.com/office/2006/metadata/properties"/>
    <ds:schemaRef ds:uri="http://schemas.microsoft.com/office/infopath/2007/PartnerControls"/>
    <ds:schemaRef ds:uri="9670e266-f5e3-420c-80dc-b28079be7152"/>
    <ds:schemaRef ds:uri="a1ebc23e-da09-4c77-8250-017bc71094ad"/>
  </ds:schemaRefs>
</ds:datastoreItem>
</file>

<file path=customXml/itemProps3.xml><?xml version="1.0" encoding="utf-8"?>
<ds:datastoreItem xmlns:ds="http://schemas.openxmlformats.org/officeDocument/2006/customXml" ds:itemID="{03A2D831-2A9F-444A-A9EF-5F1647C1F7E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abrina Ramadwiriani, Sabrina</dc:creator>
  <keywords/>
  <dc:description/>
  <lastModifiedBy>Pamungkas, Intan</lastModifiedBy>
  <revision>713</revision>
  <dcterms:created xsi:type="dcterms:W3CDTF">2024-01-09T23:46:00.0000000Z</dcterms:created>
  <dcterms:modified xsi:type="dcterms:W3CDTF">2024-01-25T15:13:53.344631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9EDFCD9EBD30429C51EBD6F8515275</vt:lpwstr>
  </property>
  <property fmtid="{D5CDD505-2E9C-101B-9397-08002B2CF9AE}" pid="3" name="ZOTERO_PREF_1">
    <vt:lpwstr>&lt;data data-version="3" zotero-version="6.0.30"&gt;&lt;session id="80qWE9Na"/&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MediaServiceImageTags">
    <vt:lpwstr/>
  </property>
</Properties>
</file>